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FCD" w:rsidRPr="00384FCD" w:rsidRDefault="00783D22" w:rsidP="00783D22">
      <w:pPr>
        <w:pStyle w:val="BodyText"/>
        <w:jc w:val="center"/>
        <w:rPr>
          <w:rFonts w:eastAsiaTheme="minorHAnsi"/>
          <w:b/>
          <w:bCs/>
          <w:sz w:val="36"/>
          <w:szCs w:val="36"/>
        </w:rPr>
      </w:pPr>
      <w:r w:rsidRPr="00783D22">
        <w:rPr>
          <w:rFonts w:eastAsiaTheme="minorHAnsi"/>
          <w:b/>
          <w:bCs/>
          <w:sz w:val="36"/>
          <w:szCs w:val="36"/>
        </w:rPr>
        <w:t>A SELF-TUNING FIREFLY ALGORITHM TO SOLVE THE</w:t>
      </w:r>
      <w:r>
        <w:rPr>
          <w:rFonts w:eastAsiaTheme="minorHAnsi"/>
          <w:b/>
          <w:bCs/>
          <w:sz w:val="36"/>
          <w:szCs w:val="36"/>
        </w:rPr>
        <w:t xml:space="preserve"> </w:t>
      </w:r>
      <w:r w:rsidRPr="00783D22">
        <w:rPr>
          <w:rFonts w:eastAsiaTheme="minorHAnsi"/>
          <w:b/>
          <w:bCs/>
          <w:sz w:val="36"/>
          <w:szCs w:val="36"/>
        </w:rPr>
        <w:t>TRAVELLING SALESMAN PROBLEM</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A thesis by</w:t>
      </w:r>
    </w:p>
    <w:p w:rsidR="00384FCD" w:rsidRPr="00384FCD" w:rsidRDefault="00384FCD" w:rsidP="00384FCD">
      <w:pPr>
        <w:spacing w:line="240" w:lineRule="auto"/>
        <w:jc w:val="center"/>
        <w:rPr>
          <w:rFonts w:eastAsiaTheme="minorHAnsi"/>
          <w:b/>
          <w:bCs/>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783D22" w:rsidP="00384FCD">
      <w:pPr>
        <w:spacing w:line="240" w:lineRule="auto"/>
        <w:jc w:val="center"/>
        <w:rPr>
          <w:rFonts w:eastAsiaTheme="minorHAnsi"/>
          <w:b/>
          <w:bCs/>
          <w:sz w:val="32"/>
          <w:szCs w:val="32"/>
        </w:rPr>
      </w:pPr>
      <w:r w:rsidRPr="00783D22">
        <w:rPr>
          <w:rFonts w:eastAsiaTheme="minorHAnsi"/>
          <w:b/>
          <w:bCs/>
          <w:sz w:val="32"/>
          <w:szCs w:val="32"/>
        </w:rPr>
        <w:t>T.K. HETTIARACHCHI</w:t>
      </w:r>
    </w:p>
    <w:p w:rsidR="00384FCD" w:rsidRPr="00384FCD" w:rsidRDefault="00783D22" w:rsidP="00384FCD">
      <w:pPr>
        <w:spacing w:line="240" w:lineRule="auto"/>
        <w:jc w:val="center"/>
        <w:rPr>
          <w:rFonts w:eastAsiaTheme="minorHAnsi"/>
          <w:b/>
          <w:bCs/>
          <w:sz w:val="32"/>
          <w:szCs w:val="32"/>
        </w:rPr>
      </w:pPr>
      <w:r>
        <w:rPr>
          <w:rFonts w:eastAsiaTheme="minorHAnsi"/>
          <w:b/>
          <w:bCs/>
          <w:sz w:val="32"/>
          <w:szCs w:val="32"/>
        </w:rPr>
        <w:t>CO.SC/13/264</w:t>
      </w:r>
    </w:p>
    <w:p w:rsidR="00384FCD" w:rsidRPr="00384FCD" w:rsidRDefault="00384FCD" w:rsidP="00384FCD">
      <w:pPr>
        <w:spacing w:line="240" w:lineRule="auto"/>
        <w:jc w:val="center"/>
        <w:rPr>
          <w:rFonts w:eastAsiaTheme="minorHAnsi"/>
          <w:b/>
          <w:bCs/>
          <w:sz w:val="32"/>
          <w:szCs w:val="3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ed by</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4B2F37" w:rsidRDefault="004B2F37" w:rsidP="00384FCD">
      <w:pPr>
        <w:spacing w:line="240" w:lineRule="auto"/>
        <w:jc w:val="center"/>
        <w:rPr>
          <w:rFonts w:eastAsiaTheme="minorHAnsi"/>
          <w:b/>
          <w:bCs/>
          <w:sz w:val="24"/>
          <w:szCs w:val="24"/>
        </w:rPr>
      </w:pPr>
      <w:r w:rsidRPr="004B2F37">
        <w:rPr>
          <w:rFonts w:eastAsiaTheme="minorHAnsi"/>
          <w:b/>
          <w:bCs/>
          <w:sz w:val="24"/>
          <w:szCs w:val="24"/>
        </w:rPr>
        <w:t>Prof. A.S. Karunananda</w:t>
      </w:r>
    </w:p>
    <w:p w:rsidR="00384FCD" w:rsidRPr="00384FCD" w:rsidRDefault="004B2F37" w:rsidP="00384FCD">
      <w:pPr>
        <w:spacing w:line="240" w:lineRule="auto"/>
        <w:jc w:val="center"/>
        <w:rPr>
          <w:rFonts w:eastAsiaTheme="minorHAnsi"/>
          <w:b/>
          <w:bCs/>
          <w:sz w:val="24"/>
          <w:szCs w:val="24"/>
        </w:rPr>
      </w:pPr>
      <w:r>
        <w:rPr>
          <w:rFonts w:eastAsiaTheme="minorHAnsi"/>
          <w:b/>
          <w:bCs/>
          <w:sz w:val="24"/>
          <w:szCs w:val="24"/>
        </w:rPr>
        <w:t xml:space="preserve">Ms. </w:t>
      </w:r>
      <w:r w:rsidRPr="004B2F37">
        <w:rPr>
          <w:rFonts w:eastAsiaTheme="minorHAnsi"/>
          <w:b/>
          <w:bCs/>
          <w:sz w:val="24"/>
          <w:szCs w:val="24"/>
        </w:rPr>
        <w:t>M.K.A. Ariyaratne</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bmitted in partial fulfillment of the requirements for the award of BSc (Hons) in</w:t>
      </w:r>
      <w:r w:rsidR="004B2F37">
        <w:rPr>
          <w:rFonts w:eastAsiaTheme="minorHAnsi"/>
          <w:b/>
          <w:bCs/>
          <w:sz w:val="24"/>
          <w:szCs w:val="24"/>
        </w:rPr>
        <w:t xml:space="preserve"> Computer Science</w:t>
      </w:r>
      <w:r w:rsidRPr="00384FCD">
        <w:rPr>
          <w:rFonts w:eastAsiaTheme="minorHAnsi"/>
          <w:b/>
          <w:bCs/>
          <w:color w:val="FF0000"/>
          <w:sz w:val="24"/>
          <w:szCs w:val="24"/>
        </w:rPr>
        <w:t xml:space="preserve"> </w:t>
      </w:r>
      <w:r w:rsidRPr="00384FCD">
        <w:rPr>
          <w:rFonts w:eastAsiaTheme="minorHAnsi"/>
          <w:b/>
          <w:bCs/>
          <w:sz w:val="24"/>
          <w:szCs w:val="24"/>
        </w:rPr>
        <w:t>Degree</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44"/>
        </w:rPr>
      </w:pPr>
      <w:r w:rsidRPr="00384FCD">
        <w:rPr>
          <w:rFonts w:eastAsiaTheme="minorHAnsi"/>
          <w:b/>
          <w:bCs/>
          <w:sz w:val="32"/>
          <w:szCs w:val="44"/>
        </w:rPr>
        <w:t>GENERAL SIR JOHN KOTELAWALA DEFENCE UNIVERSITY</w:t>
      </w:r>
    </w:p>
    <w:p w:rsidR="00384FCD" w:rsidRPr="00384FCD" w:rsidRDefault="00384FCD" w:rsidP="00384FCD">
      <w:pPr>
        <w:spacing w:line="240" w:lineRule="auto"/>
        <w:jc w:val="center"/>
        <w:rPr>
          <w:rFonts w:eastAsiaTheme="minorHAnsi"/>
          <w:b/>
          <w:bCs/>
          <w:sz w:val="44"/>
          <w:szCs w:val="44"/>
        </w:rPr>
      </w:pPr>
    </w:p>
    <w:p w:rsidR="00384FCD" w:rsidRDefault="00384FCD" w:rsidP="00384FCD">
      <w:pPr>
        <w:spacing w:line="240" w:lineRule="auto"/>
        <w:jc w:val="center"/>
        <w:rPr>
          <w:b/>
          <w:caps/>
          <w:sz w:val="32"/>
        </w:rPr>
      </w:pPr>
      <w:r w:rsidRPr="00384FCD">
        <w:rPr>
          <w:rFonts w:eastAsiaTheme="minorHAnsi"/>
          <w:b/>
          <w:bCs/>
          <w:sz w:val="44"/>
          <w:szCs w:val="44"/>
        </w:rPr>
        <w:t>2016</w:t>
      </w:r>
    </w:p>
    <w:p w:rsidR="00384FCD" w:rsidRDefault="00384FCD" w:rsidP="00FA3FA5">
      <w:pPr>
        <w:pStyle w:val="SHKDU"/>
        <w:sectPr w:rsidR="00384FCD" w:rsidSect="00384FCD">
          <w:footerReference w:type="default" r:id="rId8"/>
          <w:type w:val="continuous"/>
          <w:pgSz w:w="12240" w:h="15840" w:code="1"/>
          <w:pgMar w:top="1440" w:right="1800" w:bottom="1440" w:left="1800" w:header="1440" w:footer="1440" w:gutter="0"/>
          <w:pgNumType w:fmt="lowerRoman" w:start="1"/>
          <w:cols w:space="720"/>
          <w:noEndnote/>
        </w:sectPr>
      </w:pPr>
    </w:p>
    <w:p w:rsidR="0073769A" w:rsidRDefault="00B6457A" w:rsidP="00FA3FA5">
      <w:pPr>
        <w:pStyle w:val="SHKDU"/>
      </w:pPr>
      <w:bookmarkStart w:id="0" w:name="_Toc468357805"/>
      <w:r>
        <w:lastRenderedPageBreak/>
        <w:t>Author’s Declaration</w:t>
      </w:r>
      <w:bookmarkEnd w:id="0"/>
    </w:p>
    <w:p w:rsidR="00432531" w:rsidRPr="00B6457A" w:rsidRDefault="00432531" w:rsidP="00B6457A">
      <w:pPr>
        <w:pStyle w:val="NTKDU"/>
      </w:pPr>
      <w:r w:rsidRPr="00B6457A">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432531" w:rsidRPr="00B6457A" w:rsidRDefault="00432531" w:rsidP="00B6457A">
      <w:pPr>
        <w:pStyle w:val="NTKDU"/>
      </w:pPr>
    </w:p>
    <w:p w:rsidR="00432531" w:rsidRPr="00B6457A" w:rsidRDefault="00432531" w:rsidP="00B6457A">
      <w:pPr>
        <w:pStyle w:val="NTKDU"/>
      </w:pPr>
      <w:r w:rsidRPr="00B6457A">
        <w:t xml:space="preserve">I carried out the work described in this dissertation under the supervision of </w:t>
      </w:r>
      <w:r w:rsidR="00AA2D76">
        <w:t xml:space="preserve">Prof. A.S. Karunananda and Ms. </w:t>
      </w:r>
      <w:r w:rsidR="00AA2D76" w:rsidRPr="00AA2D76">
        <w:t>M.K.A. Ariyaratne</w:t>
      </w:r>
      <w:r w:rsidR="00AA2D76">
        <w:t>.</w:t>
      </w: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r w:rsidRPr="00B6457A">
        <w:t>Name of the Student</w:t>
      </w:r>
      <w:r w:rsidRPr="00B6457A">
        <w:tab/>
        <w:t>:</w:t>
      </w:r>
      <w:r w:rsidRPr="00B6457A">
        <w:tab/>
      </w:r>
      <w:r w:rsidR="00AA2D76">
        <w:t>T. K. Hettiarachchi</w:t>
      </w:r>
    </w:p>
    <w:p w:rsidR="00432531" w:rsidRPr="00B6457A" w:rsidRDefault="00432531" w:rsidP="00B6457A">
      <w:pPr>
        <w:pStyle w:val="NTKDU"/>
      </w:pPr>
      <w:r w:rsidRPr="00B6457A">
        <w:t>Registration No</w:t>
      </w:r>
      <w:r w:rsidRPr="00B6457A">
        <w:tab/>
        <w:t>:</w:t>
      </w:r>
      <w:r w:rsidRPr="00B6457A">
        <w:tab/>
      </w:r>
      <w:r w:rsidR="00AA2D76">
        <w:t>Co.Sc/13/264</w:t>
      </w:r>
    </w:p>
    <w:p w:rsidR="00432531" w:rsidRPr="00B6457A" w:rsidRDefault="00432531" w:rsidP="00B6457A">
      <w:pPr>
        <w:pStyle w:val="NTKDU"/>
      </w:pPr>
    </w:p>
    <w:p w:rsidR="00432531" w:rsidRPr="00B6457A" w:rsidRDefault="00432531" w:rsidP="00B6457A">
      <w:pPr>
        <w:pStyle w:val="NTKDU"/>
      </w:pPr>
      <w:bookmarkStart w:id="1" w:name="OLE_LINK4"/>
      <w:r w:rsidRPr="00B6457A">
        <w:t>…………………………………………………………………………………………</w:t>
      </w:r>
    </w:p>
    <w:bookmarkEnd w:id="1"/>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C22135" w:rsidRDefault="00C22135" w:rsidP="00C22135">
      <w:pPr>
        <w:pStyle w:val="NTKDU"/>
      </w:pPr>
    </w:p>
    <w:p w:rsidR="00C22135" w:rsidRPr="00B6457A" w:rsidRDefault="00C22135" w:rsidP="00C22135">
      <w:pPr>
        <w:pStyle w:val="NTKDU"/>
      </w:pPr>
    </w:p>
    <w:p w:rsidR="00C22135" w:rsidRPr="00B6457A" w:rsidRDefault="00C22135" w:rsidP="00C22135">
      <w:pPr>
        <w:pStyle w:val="NTKDU"/>
      </w:pPr>
      <w:r w:rsidRPr="00B6457A">
        <w:t>Signature</w:t>
      </w:r>
      <w:r w:rsidRPr="00B6457A">
        <w:tab/>
      </w:r>
      <w:r w:rsidRPr="00B6457A">
        <w:tab/>
        <w:t>:</w:t>
      </w:r>
    </w:p>
    <w:p w:rsidR="00C22135" w:rsidRPr="00C22135" w:rsidRDefault="00C22135" w:rsidP="00C22135">
      <w:pPr>
        <w:pStyle w:val="NTKDU"/>
        <w:rPr>
          <w:sz w:val="10"/>
        </w:rPr>
      </w:pPr>
    </w:p>
    <w:p w:rsidR="00C22135" w:rsidRPr="00B6457A" w:rsidRDefault="00C22135" w:rsidP="00C22135">
      <w:pPr>
        <w:pStyle w:val="NTKDU"/>
      </w:pPr>
      <w:r w:rsidRPr="00B6457A">
        <w:t>Name of Supervisor</w:t>
      </w:r>
      <w:r w:rsidRPr="00B6457A">
        <w:tab/>
        <w:t>:</w:t>
      </w:r>
      <w:r w:rsidRPr="00B6457A">
        <w:tab/>
      </w:r>
      <w:r>
        <w:t>Prof. A.S. Karunananda</w:t>
      </w:r>
    </w:p>
    <w:p w:rsidR="00C22135" w:rsidRPr="00B6457A" w:rsidRDefault="00C22135" w:rsidP="00C22135">
      <w:pPr>
        <w:pStyle w:val="NTKDU"/>
      </w:pPr>
    </w:p>
    <w:p w:rsidR="00C22135" w:rsidRPr="00B6457A" w:rsidRDefault="00C22135" w:rsidP="00C22135">
      <w:pPr>
        <w:pStyle w:val="NTKDU"/>
      </w:pPr>
      <w:r w:rsidRPr="00B6457A">
        <w:t>Signature</w:t>
      </w:r>
      <w:r w:rsidRPr="00B6457A">
        <w:tab/>
      </w:r>
      <w:r w:rsidRPr="00B6457A">
        <w:tab/>
        <w:t>:</w:t>
      </w:r>
    </w:p>
    <w:p w:rsidR="00C22135" w:rsidRPr="00C22135" w:rsidRDefault="00C22135" w:rsidP="00C22135">
      <w:pPr>
        <w:pStyle w:val="NTKDU"/>
        <w:rPr>
          <w:sz w:val="10"/>
        </w:rPr>
      </w:pPr>
    </w:p>
    <w:p w:rsidR="00C22135" w:rsidRPr="00B6457A" w:rsidRDefault="00C22135" w:rsidP="00C22135">
      <w:pPr>
        <w:pStyle w:val="NTKDU"/>
      </w:pPr>
      <w:r w:rsidRPr="00B6457A">
        <w:t>Name of Supervisor</w:t>
      </w:r>
      <w:r w:rsidRPr="00B6457A">
        <w:tab/>
        <w:t>:</w:t>
      </w:r>
      <w:r w:rsidRPr="00B6457A">
        <w:tab/>
      </w:r>
      <w:r>
        <w:t>Ms. M.K.A. Ariyaratne</w:t>
      </w:r>
    </w:p>
    <w:p w:rsidR="001011FE" w:rsidRDefault="001011FE" w:rsidP="00432531">
      <w:pPr>
        <w:pStyle w:val="NTKDU"/>
        <w:rPr>
          <w:szCs w:val="24"/>
        </w:rPr>
      </w:pPr>
    </w:p>
    <w:p w:rsidR="00B73D49" w:rsidRDefault="00B73D49" w:rsidP="00FA3FA5">
      <w:pPr>
        <w:pStyle w:val="SHKDU"/>
      </w:pPr>
      <w:bookmarkStart w:id="2" w:name="_Toc468357806"/>
      <w:r>
        <w:lastRenderedPageBreak/>
        <w:t>Abstract</w:t>
      </w:r>
      <w:bookmarkEnd w:id="2"/>
    </w:p>
    <w:p w:rsidR="0077593E" w:rsidRPr="0077593E" w:rsidRDefault="0077593E" w:rsidP="0077593E">
      <w:pPr>
        <w:spacing w:after="160"/>
        <w:jc w:val="both"/>
        <w:rPr>
          <w:szCs w:val="24"/>
        </w:rPr>
      </w:pPr>
      <w:r w:rsidRPr="0077593E">
        <w:rPr>
          <w:szCs w:val="24"/>
        </w:rPr>
        <w:t>Optimization is an attempt of finding an alternative solution to a problem with the most cost-effective or the highest achievable performance under the given constraints. it is a key component in solving various types of problems, in almost every field of research and in industries. Optimization can be basically divided into two main types namely, deterministic and stochastic. Conventional algorithms belong to deterministic algorithms, where the output is only determined by the parameter values and the initial conditions. Whereas stochastic algorithms possess inherent randomness giving different outputs for the same set of parameter values and input conditions. Nature -Inspired algorithms are such algorithms.</w:t>
      </w:r>
    </w:p>
    <w:p w:rsidR="0077593E" w:rsidRPr="0077593E" w:rsidRDefault="0077593E" w:rsidP="0077593E">
      <w:pPr>
        <w:spacing w:after="160"/>
        <w:jc w:val="both"/>
        <w:rPr>
          <w:szCs w:val="24"/>
        </w:rPr>
      </w:pPr>
      <w:r w:rsidRPr="0077593E">
        <w:rPr>
          <w:szCs w:val="24"/>
        </w:rPr>
        <w:t xml:space="preserve">Even though some problems can be solved using conventional algorithms, NP-hard problems are pretty much impossible to be solved in that manner. The Traveling Salesman Problem (TSP) is one such problem, where the time complexity increases exponentially with the increase in the number of cities, making it unsolvable using conventional optimization algorithms using the resources available up to date. Nature-Inspired algorithms can be used to solve these kind NP-hard problems. </w:t>
      </w:r>
    </w:p>
    <w:p w:rsidR="0077593E" w:rsidRPr="0077593E" w:rsidRDefault="0077593E" w:rsidP="0077593E">
      <w:pPr>
        <w:spacing w:after="160"/>
        <w:jc w:val="both"/>
        <w:rPr>
          <w:szCs w:val="24"/>
        </w:rPr>
      </w:pPr>
      <w:r w:rsidRPr="0077593E">
        <w:rPr>
          <w:szCs w:val="24"/>
        </w:rPr>
        <w:t xml:space="preserve">There are two major areas in nature-inspired algorithms, evolutionary </w:t>
      </w:r>
      <w:r>
        <w:rPr>
          <w:szCs w:val="24"/>
        </w:rPr>
        <w:t>strategies</w:t>
      </w:r>
      <w:r w:rsidRPr="0077593E">
        <w:rPr>
          <w:szCs w:val="24"/>
        </w:rPr>
        <w:t xml:space="preserve"> and swarm intelligence. An evolutionary algorithm (EA) is a generic population-based metaheuristic optimization algorithm. An EA uses tools motivated by biological evolution: reproduction, mutation, recombination, and selection. Swarm intelligence is another problem-solving behavior, inspired by nature that emerges from the interaction of individual agents (e.g., bacteria, ants, termites, bees, spiders, fish, and birds) which communicate with other agents by acting on their local environments.</w:t>
      </w:r>
    </w:p>
    <w:p w:rsidR="0077593E" w:rsidRPr="0077593E" w:rsidRDefault="0077593E" w:rsidP="0077593E">
      <w:pPr>
        <w:spacing w:after="160"/>
        <w:jc w:val="both"/>
        <w:rPr>
          <w:szCs w:val="24"/>
        </w:rPr>
      </w:pPr>
      <w:r w:rsidRPr="0077593E">
        <w:rPr>
          <w:szCs w:val="24"/>
        </w:rPr>
        <w:t xml:space="preserve">However, all these algorithms have algorithm-specific parameters and identifying the optimal value for these variables is normally done using trial and error method, where the values are statistically compared against the performance or the result. To automate this process, if we use another algorithm it will create an endlessly recurring process because the algorithms applied should be well-tuned. Therefore, to overcome this problem, we should design a multi-objective algorithm where the algorithm itself optimizes its variables. So, one objective of the algorithm will be to optimize the solution while the other objectives will be to optimize the parameters of the algorithm. Such algorithms are called self-tuning (hyper-optimization) algorithms. </w:t>
      </w:r>
    </w:p>
    <w:p w:rsidR="00026E4F" w:rsidRDefault="0077593E" w:rsidP="0077593E">
      <w:pPr>
        <w:spacing w:after="160"/>
        <w:jc w:val="both"/>
        <w:rPr>
          <w:rFonts w:eastAsiaTheme="minorHAnsi" w:cstheme="majorBidi"/>
          <w:b/>
          <w:color w:val="000000" w:themeColor="text1"/>
          <w:sz w:val="32"/>
          <w:szCs w:val="32"/>
          <w:lang w:val="en-GB"/>
        </w:rPr>
      </w:pPr>
      <w:r w:rsidRPr="0077593E">
        <w:rPr>
          <w:szCs w:val="24"/>
        </w:rPr>
        <w:lastRenderedPageBreak/>
        <w:t>The aim of this research was to design a self-tuning optimization algorithm using Firefly algorithm to solve th</w:t>
      </w:r>
      <w:r>
        <w:rPr>
          <w:szCs w:val="24"/>
        </w:rPr>
        <w:t>e Traveling Salesman Problem. Hence,</w:t>
      </w:r>
      <w:r w:rsidRPr="0077593E">
        <w:rPr>
          <w:szCs w:val="24"/>
        </w:rPr>
        <w:t xml:space="preserve"> with the solution described in this thesis, the user is able to find the optimized path for the given Travelling Salesman Problem, without worrying about adjusting the parameters of the Firefly Algorithm. It is implemented to solve</w:t>
      </w:r>
      <w:r>
        <w:rPr>
          <w:szCs w:val="24"/>
        </w:rPr>
        <w:t xml:space="preserve"> the Traveling Salesman Problem,</w:t>
      </w:r>
      <w:r w:rsidRPr="0077593E">
        <w:rPr>
          <w:szCs w:val="24"/>
        </w:rPr>
        <w:t xml:space="preserve"> which is a representative of NP-hard problems, commonly used as a benchmark in testing optimization algorithms. Then the deterministic firefly algorithm and the self-tuning algorithm are used to solve four TSP instances with 16, 29, 51 and 100 cities, taken from TSPLIB, which is a library of sample instances for the T</w:t>
      </w:r>
      <w:r>
        <w:rPr>
          <w:szCs w:val="24"/>
        </w:rPr>
        <w:t>ravelling Salesman Problem</w:t>
      </w:r>
      <w:r w:rsidRPr="0077593E">
        <w:rPr>
          <w:szCs w:val="24"/>
        </w:rPr>
        <w:t>.</w:t>
      </w:r>
      <w:r w:rsidR="00026E4F">
        <w:rPr>
          <w:rFonts w:eastAsiaTheme="minorHAnsi"/>
          <w:lang w:val="en-GB"/>
        </w:rPr>
        <w:br w:type="page"/>
      </w:r>
    </w:p>
    <w:p w:rsidR="00BF46CF" w:rsidRDefault="00BF46CF" w:rsidP="00FA3FA5">
      <w:pPr>
        <w:pStyle w:val="SHKDU"/>
      </w:pPr>
      <w:bookmarkStart w:id="3" w:name="_Toc468357807"/>
      <w:r>
        <w:lastRenderedPageBreak/>
        <w:t>Table of Contents</w:t>
      </w:r>
      <w:bookmarkEnd w:id="3"/>
    </w:p>
    <w:p w:rsidR="00540812" w:rsidRDefault="00B6457A">
      <w:pPr>
        <w:pStyle w:val="TOC1"/>
        <w:tabs>
          <w:tab w:val="right" w:leader="dot" w:pos="8630"/>
        </w:tabs>
        <w:rPr>
          <w:rFonts w:asciiTheme="minorHAnsi" w:eastAsiaTheme="minorEastAsia" w:hAnsiTheme="minorHAnsi" w:cstheme="minorBidi"/>
          <w:noProof/>
          <w:szCs w:val="22"/>
        </w:rPr>
      </w:pPr>
      <w:r>
        <w:fldChar w:fldCharType="begin"/>
      </w:r>
      <w:r>
        <w:instrText xml:space="preserve"> TOC \o "1-3" \h \z \t "SH_KDU,1" </w:instrText>
      </w:r>
      <w:r>
        <w:fldChar w:fldCharType="separate"/>
      </w:r>
      <w:hyperlink w:anchor="_Toc468357805" w:history="1">
        <w:r w:rsidR="00540812" w:rsidRPr="007E54A9">
          <w:rPr>
            <w:rStyle w:val="Hyperlink"/>
            <w:noProof/>
          </w:rPr>
          <w:t>Author’s Declaration</w:t>
        </w:r>
        <w:r w:rsidR="00540812">
          <w:rPr>
            <w:noProof/>
            <w:webHidden/>
          </w:rPr>
          <w:tab/>
        </w:r>
        <w:r w:rsidR="00540812">
          <w:rPr>
            <w:noProof/>
            <w:webHidden/>
          </w:rPr>
          <w:fldChar w:fldCharType="begin"/>
        </w:r>
        <w:r w:rsidR="00540812">
          <w:rPr>
            <w:noProof/>
            <w:webHidden/>
          </w:rPr>
          <w:instrText xml:space="preserve"> PAGEREF _Toc468357805 \h </w:instrText>
        </w:r>
        <w:r w:rsidR="00540812">
          <w:rPr>
            <w:noProof/>
            <w:webHidden/>
          </w:rPr>
        </w:r>
        <w:r w:rsidR="00540812">
          <w:rPr>
            <w:noProof/>
            <w:webHidden/>
          </w:rPr>
          <w:fldChar w:fldCharType="separate"/>
        </w:r>
        <w:r w:rsidR="00540812">
          <w:rPr>
            <w:noProof/>
            <w:webHidden/>
          </w:rPr>
          <w:t>i</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06" w:history="1">
        <w:r w:rsidR="00540812" w:rsidRPr="007E54A9">
          <w:rPr>
            <w:rStyle w:val="Hyperlink"/>
            <w:noProof/>
          </w:rPr>
          <w:t>Abstract</w:t>
        </w:r>
        <w:r w:rsidR="00540812">
          <w:rPr>
            <w:noProof/>
            <w:webHidden/>
          </w:rPr>
          <w:tab/>
        </w:r>
        <w:r w:rsidR="00540812">
          <w:rPr>
            <w:noProof/>
            <w:webHidden/>
          </w:rPr>
          <w:fldChar w:fldCharType="begin"/>
        </w:r>
        <w:r w:rsidR="00540812">
          <w:rPr>
            <w:noProof/>
            <w:webHidden/>
          </w:rPr>
          <w:instrText xml:space="preserve"> PAGEREF _Toc468357806 \h </w:instrText>
        </w:r>
        <w:r w:rsidR="00540812">
          <w:rPr>
            <w:noProof/>
            <w:webHidden/>
          </w:rPr>
        </w:r>
        <w:r w:rsidR="00540812">
          <w:rPr>
            <w:noProof/>
            <w:webHidden/>
          </w:rPr>
          <w:fldChar w:fldCharType="separate"/>
        </w:r>
        <w:r w:rsidR="00540812">
          <w:rPr>
            <w:noProof/>
            <w:webHidden/>
          </w:rPr>
          <w:t>ii</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07" w:history="1">
        <w:r w:rsidR="00540812" w:rsidRPr="007E54A9">
          <w:rPr>
            <w:rStyle w:val="Hyperlink"/>
            <w:noProof/>
          </w:rPr>
          <w:t>Table of Contents</w:t>
        </w:r>
        <w:r w:rsidR="00540812">
          <w:rPr>
            <w:noProof/>
            <w:webHidden/>
          </w:rPr>
          <w:tab/>
        </w:r>
        <w:r w:rsidR="00540812">
          <w:rPr>
            <w:noProof/>
            <w:webHidden/>
          </w:rPr>
          <w:fldChar w:fldCharType="begin"/>
        </w:r>
        <w:r w:rsidR="00540812">
          <w:rPr>
            <w:noProof/>
            <w:webHidden/>
          </w:rPr>
          <w:instrText xml:space="preserve"> PAGEREF _Toc468357807 \h </w:instrText>
        </w:r>
        <w:r w:rsidR="00540812">
          <w:rPr>
            <w:noProof/>
            <w:webHidden/>
          </w:rPr>
        </w:r>
        <w:r w:rsidR="00540812">
          <w:rPr>
            <w:noProof/>
            <w:webHidden/>
          </w:rPr>
          <w:fldChar w:fldCharType="separate"/>
        </w:r>
        <w:r w:rsidR="00540812">
          <w:rPr>
            <w:noProof/>
            <w:webHidden/>
          </w:rPr>
          <w:t>iii</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08" w:history="1">
        <w:r w:rsidR="00540812" w:rsidRPr="007E54A9">
          <w:rPr>
            <w:rStyle w:val="Hyperlink"/>
            <w:noProof/>
          </w:rPr>
          <w:t>List of Figures</w:t>
        </w:r>
        <w:r w:rsidR="00540812">
          <w:rPr>
            <w:noProof/>
            <w:webHidden/>
          </w:rPr>
          <w:tab/>
        </w:r>
        <w:r w:rsidR="00540812">
          <w:rPr>
            <w:noProof/>
            <w:webHidden/>
          </w:rPr>
          <w:fldChar w:fldCharType="begin"/>
        </w:r>
        <w:r w:rsidR="00540812">
          <w:rPr>
            <w:noProof/>
            <w:webHidden/>
          </w:rPr>
          <w:instrText xml:space="preserve"> PAGEREF _Toc468357808 \h </w:instrText>
        </w:r>
        <w:r w:rsidR="00540812">
          <w:rPr>
            <w:noProof/>
            <w:webHidden/>
          </w:rPr>
        </w:r>
        <w:r w:rsidR="00540812">
          <w:rPr>
            <w:noProof/>
            <w:webHidden/>
          </w:rPr>
          <w:fldChar w:fldCharType="separate"/>
        </w:r>
        <w:r w:rsidR="00540812">
          <w:rPr>
            <w:noProof/>
            <w:webHidden/>
          </w:rPr>
          <w:t>v</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09" w:history="1">
        <w:r w:rsidR="00540812" w:rsidRPr="007E54A9">
          <w:rPr>
            <w:rStyle w:val="Hyperlink"/>
            <w:noProof/>
          </w:rPr>
          <w:t>List of Tables</w:t>
        </w:r>
        <w:r w:rsidR="00540812">
          <w:rPr>
            <w:noProof/>
            <w:webHidden/>
          </w:rPr>
          <w:tab/>
        </w:r>
        <w:r w:rsidR="00540812">
          <w:rPr>
            <w:noProof/>
            <w:webHidden/>
          </w:rPr>
          <w:fldChar w:fldCharType="begin"/>
        </w:r>
        <w:r w:rsidR="00540812">
          <w:rPr>
            <w:noProof/>
            <w:webHidden/>
          </w:rPr>
          <w:instrText xml:space="preserve"> PAGEREF _Toc468357809 \h </w:instrText>
        </w:r>
        <w:r w:rsidR="00540812">
          <w:rPr>
            <w:noProof/>
            <w:webHidden/>
          </w:rPr>
        </w:r>
        <w:r w:rsidR="00540812">
          <w:rPr>
            <w:noProof/>
            <w:webHidden/>
          </w:rPr>
          <w:fldChar w:fldCharType="separate"/>
        </w:r>
        <w:r w:rsidR="00540812">
          <w:rPr>
            <w:noProof/>
            <w:webHidden/>
          </w:rPr>
          <w:t>vi</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10" w:history="1">
        <w:r w:rsidR="00540812" w:rsidRPr="007E54A9">
          <w:rPr>
            <w:rStyle w:val="Hyperlink"/>
            <w:noProof/>
          </w:rPr>
          <w:t>Chapter 1 Introduction</w:t>
        </w:r>
        <w:r w:rsidR="00540812">
          <w:rPr>
            <w:noProof/>
            <w:webHidden/>
          </w:rPr>
          <w:tab/>
        </w:r>
        <w:r w:rsidR="00540812">
          <w:rPr>
            <w:noProof/>
            <w:webHidden/>
          </w:rPr>
          <w:fldChar w:fldCharType="begin"/>
        </w:r>
        <w:r w:rsidR="00540812">
          <w:rPr>
            <w:noProof/>
            <w:webHidden/>
          </w:rPr>
          <w:instrText xml:space="preserve"> PAGEREF _Toc468357810 \h </w:instrText>
        </w:r>
        <w:r w:rsidR="00540812">
          <w:rPr>
            <w:noProof/>
            <w:webHidden/>
          </w:rPr>
        </w:r>
        <w:r w:rsidR="00540812">
          <w:rPr>
            <w:noProof/>
            <w:webHidden/>
          </w:rPr>
          <w:fldChar w:fldCharType="separate"/>
        </w:r>
        <w:r w:rsidR="00540812">
          <w:rPr>
            <w:noProof/>
            <w:webHidden/>
          </w:rPr>
          <w:t>1</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1" w:history="1">
        <w:r w:rsidR="00540812" w:rsidRPr="007E54A9">
          <w:rPr>
            <w:rStyle w:val="Hyperlink"/>
            <w:noProof/>
          </w:rPr>
          <w:t>1.1 Preamble</w:t>
        </w:r>
        <w:r w:rsidR="00540812">
          <w:rPr>
            <w:noProof/>
            <w:webHidden/>
          </w:rPr>
          <w:tab/>
        </w:r>
        <w:r w:rsidR="00540812">
          <w:rPr>
            <w:noProof/>
            <w:webHidden/>
          </w:rPr>
          <w:fldChar w:fldCharType="begin"/>
        </w:r>
        <w:r w:rsidR="00540812">
          <w:rPr>
            <w:noProof/>
            <w:webHidden/>
          </w:rPr>
          <w:instrText xml:space="preserve"> PAGEREF _Toc468357811 \h </w:instrText>
        </w:r>
        <w:r w:rsidR="00540812">
          <w:rPr>
            <w:noProof/>
            <w:webHidden/>
          </w:rPr>
        </w:r>
        <w:r w:rsidR="00540812">
          <w:rPr>
            <w:noProof/>
            <w:webHidden/>
          </w:rPr>
          <w:fldChar w:fldCharType="separate"/>
        </w:r>
        <w:r w:rsidR="00540812">
          <w:rPr>
            <w:noProof/>
            <w:webHidden/>
          </w:rPr>
          <w:t>1</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2" w:history="1">
        <w:r w:rsidR="00540812" w:rsidRPr="007E54A9">
          <w:rPr>
            <w:rStyle w:val="Hyperlink"/>
            <w:noProof/>
          </w:rPr>
          <w:t>1.2 What are Nature-Inspired Algorithms?</w:t>
        </w:r>
        <w:r w:rsidR="00540812">
          <w:rPr>
            <w:noProof/>
            <w:webHidden/>
          </w:rPr>
          <w:tab/>
        </w:r>
        <w:r w:rsidR="00540812">
          <w:rPr>
            <w:noProof/>
            <w:webHidden/>
          </w:rPr>
          <w:fldChar w:fldCharType="begin"/>
        </w:r>
        <w:r w:rsidR="00540812">
          <w:rPr>
            <w:noProof/>
            <w:webHidden/>
          </w:rPr>
          <w:instrText xml:space="preserve"> PAGEREF _Toc468357812 \h </w:instrText>
        </w:r>
        <w:r w:rsidR="00540812">
          <w:rPr>
            <w:noProof/>
            <w:webHidden/>
          </w:rPr>
        </w:r>
        <w:r w:rsidR="00540812">
          <w:rPr>
            <w:noProof/>
            <w:webHidden/>
          </w:rPr>
          <w:fldChar w:fldCharType="separate"/>
        </w:r>
        <w:r w:rsidR="00540812">
          <w:rPr>
            <w:noProof/>
            <w:webHidden/>
          </w:rPr>
          <w:t>1</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3" w:history="1">
        <w:r w:rsidR="00540812" w:rsidRPr="007E54A9">
          <w:rPr>
            <w:rStyle w:val="Hyperlink"/>
            <w:noProof/>
          </w:rPr>
          <w:t>1.3</w:t>
        </w:r>
        <w:r w:rsidR="00540812" w:rsidRPr="007E54A9">
          <w:rPr>
            <w:rStyle w:val="Hyperlink"/>
            <w:rFonts w:eastAsiaTheme="minorHAnsi"/>
            <w:noProof/>
            <w:lang w:val="en-GB"/>
          </w:rPr>
          <w:t xml:space="preserve"> Traveling Salesman Problem</w:t>
        </w:r>
        <w:r w:rsidR="00540812">
          <w:rPr>
            <w:noProof/>
            <w:webHidden/>
          </w:rPr>
          <w:tab/>
        </w:r>
        <w:r w:rsidR="00540812">
          <w:rPr>
            <w:noProof/>
            <w:webHidden/>
          </w:rPr>
          <w:fldChar w:fldCharType="begin"/>
        </w:r>
        <w:r w:rsidR="00540812">
          <w:rPr>
            <w:noProof/>
            <w:webHidden/>
          </w:rPr>
          <w:instrText xml:space="preserve"> PAGEREF _Toc468357813 \h </w:instrText>
        </w:r>
        <w:r w:rsidR="00540812">
          <w:rPr>
            <w:noProof/>
            <w:webHidden/>
          </w:rPr>
        </w:r>
        <w:r w:rsidR="00540812">
          <w:rPr>
            <w:noProof/>
            <w:webHidden/>
          </w:rPr>
          <w:fldChar w:fldCharType="separate"/>
        </w:r>
        <w:r w:rsidR="00540812">
          <w:rPr>
            <w:noProof/>
            <w:webHidden/>
          </w:rPr>
          <w:t>2</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4" w:history="1">
        <w:r w:rsidR="00540812" w:rsidRPr="007E54A9">
          <w:rPr>
            <w:rStyle w:val="Hyperlink"/>
            <w:noProof/>
          </w:rPr>
          <w:t>1.4 Problem in brief</w:t>
        </w:r>
        <w:r w:rsidR="00540812">
          <w:rPr>
            <w:noProof/>
            <w:webHidden/>
          </w:rPr>
          <w:tab/>
        </w:r>
        <w:r w:rsidR="00540812">
          <w:rPr>
            <w:noProof/>
            <w:webHidden/>
          </w:rPr>
          <w:fldChar w:fldCharType="begin"/>
        </w:r>
        <w:r w:rsidR="00540812">
          <w:rPr>
            <w:noProof/>
            <w:webHidden/>
          </w:rPr>
          <w:instrText xml:space="preserve"> PAGEREF _Toc468357814 \h </w:instrText>
        </w:r>
        <w:r w:rsidR="00540812">
          <w:rPr>
            <w:noProof/>
            <w:webHidden/>
          </w:rPr>
        </w:r>
        <w:r w:rsidR="00540812">
          <w:rPr>
            <w:noProof/>
            <w:webHidden/>
          </w:rPr>
          <w:fldChar w:fldCharType="separate"/>
        </w:r>
        <w:r w:rsidR="00540812">
          <w:rPr>
            <w:noProof/>
            <w:webHidden/>
          </w:rPr>
          <w:t>3</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5" w:history="1">
        <w:r w:rsidR="00540812" w:rsidRPr="007E54A9">
          <w:rPr>
            <w:rStyle w:val="Hyperlink"/>
            <w:noProof/>
          </w:rPr>
          <w:t>1.5 Aim of the research</w:t>
        </w:r>
        <w:r w:rsidR="00540812">
          <w:rPr>
            <w:noProof/>
            <w:webHidden/>
          </w:rPr>
          <w:tab/>
        </w:r>
        <w:r w:rsidR="00540812">
          <w:rPr>
            <w:noProof/>
            <w:webHidden/>
          </w:rPr>
          <w:fldChar w:fldCharType="begin"/>
        </w:r>
        <w:r w:rsidR="00540812">
          <w:rPr>
            <w:noProof/>
            <w:webHidden/>
          </w:rPr>
          <w:instrText xml:space="preserve"> PAGEREF _Toc468357815 \h </w:instrText>
        </w:r>
        <w:r w:rsidR="00540812">
          <w:rPr>
            <w:noProof/>
            <w:webHidden/>
          </w:rPr>
        </w:r>
        <w:r w:rsidR="00540812">
          <w:rPr>
            <w:noProof/>
            <w:webHidden/>
          </w:rPr>
          <w:fldChar w:fldCharType="separate"/>
        </w:r>
        <w:r w:rsidR="00540812">
          <w:rPr>
            <w:noProof/>
            <w:webHidden/>
          </w:rPr>
          <w:t>3</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6" w:history="1">
        <w:r w:rsidR="00540812" w:rsidRPr="007E54A9">
          <w:rPr>
            <w:rStyle w:val="Hyperlink"/>
            <w:noProof/>
          </w:rPr>
          <w:t>1.6 Objectives of the research</w:t>
        </w:r>
        <w:r w:rsidR="00540812">
          <w:rPr>
            <w:noProof/>
            <w:webHidden/>
          </w:rPr>
          <w:tab/>
        </w:r>
        <w:r w:rsidR="00540812">
          <w:rPr>
            <w:noProof/>
            <w:webHidden/>
          </w:rPr>
          <w:fldChar w:fldCharType="begin"/>
        </w:r>
        <w:r w:rsidR="00540812">
          <w:rPr>
            <w:noProof/>
            <w:webHidden/>
          </w:rPr>
          <w:instrText xml:space="preserve"> PAGEREF _Toc468357816 \h </w:instrText>
        </w:r>
        <w:r w:rsidR="00540812">
          <w:rPr>
            <w:noProof/>
            <w:webHidden/>
          </w:rPr>
        </w:r>
        <w:r w:rsidR="00540812">
          <w:rPr>
            <w:noProof/>
            <w:webHidden/>
          </w:rPr>
          <w:fldChar w:fldCharType="separate"/>
        </w:r>
        <w:r w:rsidR="00540812">
          <w:rPr>
            <w:noProof/>
            <w:webHidden/>
          </w:rPr>
          <w:t>4</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7" w:history="1">
        <w:r w:rsidR="00540812" w:rsidRPr="007E54A9">
          <w:rPr>
            <w:rStyle w:val="Hyperlink"/>
            <w:noProof/>
          </w:rPr>
          <w:t>1.7 Hypothesis</w:t>
        </w:r>
        <w:r w:rsidR="00540812">
          <w:rPr>
            <w:noProof/>
            <w:webHidden/>
          </w:rPr>
          <w:tab/>
        </w:r>
        <w:r w:rsidR="00540812">
          <w:rPr>
            <w:noProof/>
            <w:webHidden/>
          </w:rPr>
          <w:fldChar w:fldCharType="begin"/>
        </w:r>
        <w:r w:rsidR="00540812">
          <w:rPr>
            <w:noProof/>
            <w:webHidden/>
          </w:rPr>
          <w:instrText xml:space="preserve"> PAGEREF _Toc468357817 \h </w:instrText>
        </w:r>
        <w:r w:rsidR="00540812">
          <w:rPr>
            <w:noProof/>
            <w:webHidden/>
          </w:rPr>
        </w:r>
        <w:r w:rsidR="00540812">
          <w:rPr>
            <w:noProof/>
            <w:webHidden/>
          </w:rPr>
          <w:fldChar w:fldCharType="separate"/>
        </w:r>
        <w:r w:rsidR="00540812">
          <w:rPr>
            <w:noProof/>
            <w:webHidden/>
          </w:rPr>
          <w:t>4</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8" w:history="1">
        <w:r w:rsidR="00540812" w:rsidRPr="007E54A9">
          <w:rPr>
            <w:rStyle w:val="Hyperlink"/>
            <w:noProof/>
          </w:rPr>
          <w:t>1.8 Overview of the thesis</w:t>
        </w:r>
        <w:r w:rsidR="00540812">
          <w:rPr>
            <w:noProof/>
            <w:webHidden/>
          </w:rPr>
          <w:tab/>
        </w:r>
        <w:r w:rsidR="00540812">
          <w:rPr>
            <w:noProof/>
            <w:webHidden/>
          </w:rPr>
          <w:fldChar w:fldCharType="begin"/>
        </w:r>
        <w:r w:rsidR="00540812">
          <w:rPr>
            <w:noProof/>
            <w:webHidden/>
          </w:rPr>
          <w:instrText xml:space="preserve"> PAGEREF _Toc468357818 \h </w:instrText>
        </w:r>
        <w:r w:rsidR="00540812">
          <w:rPr>
            <w:noProof/>
            <w:webHidden/>
          </w:rPr>
        </w:r>
        <w:r w:rsidR="00540812">
          <w:rPr>
            <w:noProof/>
            <w:webHidden/>
          </w:rPr>
          <w:fldChar w:fldCharType="separate"/>
        </w:r>
        <w:r w:rsidR="00540812">
          <w:rPr>
            <w:noProof/>
            <w:webHidden/>
          </w:rPr>
          <w:t>4</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19" w:history="1">
        <w:r w:rsidR="00540812" w:rsidRPr="007E54A9">
          <w:rPr>
            <w:rStyle w:val="Hyperlink"/>
            <w:noProof/>
          </w:rPr>
          <w:t>1.9 Summary</w:t>
        </w:r>
        <w:r w:rsidR="00540812">
          <w:rPr>
            <w:noProof/>
            <w:webHidden/>
          </w:rPr>
          <w:tab/>
        </w:r>
        <w:r w:rsidR="00540812">
          <w:rPr>
            <w:noProof/>
            <w:webHidden/>
          </w:rPr>
          <w:fldChar w:fldCharType="begin"/>
        </w:r>
        <w:r w:rsidR="00540812">
          <w:rPr>
            <w:noProof/>
            <w:webHidden/>
          </w:rPr>
          <w:instrText xml:space="preserve"> PAGEREF _Toc468357819 \h </w:instrText>
        </w:r>
        <w:r w:rsidR="00540812">
          <w:rPr>
            <w:noProof/>
            <w:webHidden/>
          </w:rPr>
        </w:r>
        <w:r w:rsidR="00540812">
          <w:rPr>
            <w:noProof/>
            <w:webHidden/>
          </w:rPr>
          <w:fldChar w:fldCharType="separate"/>
        </w:r>
        <w:r w:rsidR="00540812">
          <w:rPr>
            <w:noProof/>
            <w:webHidden/>
          </w:rPr>
          <w:t>4</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20" w:history="1">
        <w:r w:rsidR="00540812" w:rsidRPr="007E54A9">
          <w:rPr>
            <w:rStyle w:val="Hyperlink"/>
            <w:noProof/>
          </w:rPr>
          <w:t>Chapter 2 State of the art</w:t>
        </w:r>
        <w:r w:rsidR="00540812">
          <w:rPr>
            <w:noProof/>
            <w:webHidden/>
          </w:rPr>
          <w:tab/>
        </w:r>
        <w:r w:rsidR="00540812">
          <w:rPr>
            <w:noProof/>
            <w:webHidden/>
          </w:rPr>
          <w:fldChar w:fldCharType="begin"/>
        </w:r>
        <w:r w:rsidR="00540812">
          <w:rPr>
            <w:noProof/>
            <w:webHidden/>
          </w:rPr>
          <w:instrText xml:space="preserve"> PAGEREF _Toc468357820 \h </w:instrText>
        </w:r>
        <w:r w:rsidR="00540812">
          <w:rPr>
            <w:noProof/>
            <w:webHidden/>
          </w:rPr>
        </w:r>
        <w:r w:rsidR="00540812">
          <w:rPr>
            <w:noProof/>
            <w:webHidden/>
          </w:rPr>
          <w:fldChar w:fldCharType="separate"/>
        </w:r>
        <w:r w:rsidR="00540812">
          <w:rPr>
            <w:noProof/>
            <w:webHidden/>
          </w:rPr>
          <w:t>5</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21" w:history="1">
        <w:r w:rsidR="00540812" w:rsidRPr="007E54A9">
          <w:rPr>
            <w:rStyle w:val="Hyperlink"/>
            <w:noProof/>
          </w:rPr>
          <w:t>2.1 Introduction</w:t>
        </w:r>
        <w:r w:rsidR="00540812">
          <w:rPr>
            <w:noProof/>
            <w:webHidden/>
          </w:rPr>
          <w:tab/>
        </w:r>
        <w:r w:rsidR="00540812">
          <w:rPr>
            <w:noProof/>
            <w:webHidden/>
          </w:rPr>
          <w:fldChar w:fldCharType="begin"/>
        </w:r>
        <w:r w:rsidR="00540812">
          <w:rPr>
            <w:noProof/>
            <w:webHidden/>
          </w:rPr>
          <w:instrText xml:space="preserve"> PAGEREF _Toc468357821 \h </w:instrText>
        </w:r>
        <w:r w:rsidR="00540812">
          <w:rPr>
            <w:noProof/>
            <w:webHidden/>
          </w:rPr>
        </w:r>
        <w:r w:rsidR="00540812">
          <w:rPr>
            <w:noProof/>
            <w:webHidden/>
          </w:rPr>
          <w:fldChar w:fldCharType="separate"/>
        </w:r>
        <w:r w:rsidR="00540812">
          <w:rPr>
            <w:noProof/>
            <w:webHidden/>
          </w:rPr>
          <w:t>5</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22" w:history="1">
        <w:r w:rsidR="00540812" w:rsidRPr="007E54A9">
          <w:rPr>
            <w:rStyle w:val="Hyperlink"/>
            <w:noProof/>
          </w:rPr>
          <w:t>2.2 Firefly Algorithm</w:t>
        </w:r>
        <w:r w:rsidR="00540812">
          <w:rPr>
            <w:noProof/>
            <w:webHidden/>
          </w:rPr>
          <w:tab/>
        </w:r>
        <w:r w:rsidR="00540812">
          <w:rPr>
            <w:noProof/>
            <w:webHidden/>
          </w:rPr>
          <w:fldChar w:fldCharType="begin"/>
        </w:r>
        <w:r w:rsidR="00540812">
          <w:rPr>
            <w:noProof/>
            <w:webHidden/>
          </w:rPr>
          <w:instrText xml:space="preserve"> PAGEREF _Toc468357822 \h </w:instrText>
        </w:r>
        <w:r w:rsidR="00540812">
          <w:rPr>
            <w:noProof/>
            <w:webHidden/>
          </w:rPr>
        </w:r>
        <w:r w:rsidR="00540812">
          <w:rPr>
            <w:noProof/>
            <w:webHidden/>
          </w:rPr>
          <w:fldChar w:fldCharType="separate"/>
        </w:r>
        <w:r w:rsidR="00540812">
          <w:rPr>
            <w:noProof/>
            <w:webHidden/>
          </w:rPr>
          <w:t>6</w:t>
        </w:r>
        <w:r w:rsidR="00540812">
          <w:rPr>
            <w:noProof/>
            <w:webHidden/>
          </w:rPr>
          <w:fldChar w:fldCharType="end"/>
        </w:r>
      </w:hyperlink>
    </w:p>
    <w:p w:rsidR="00540812" w:rsidRDefault="00CD4871">
      <w:pPr>
        <w:pStyle w:val="TOC3"/>
        <w:tabs>
          <w:tab w:val="right" w:leader="dot" w:pos="8630"/>
        </w:tabs>
        <w:rPr>
          <w:rFonts w:asciiTheme="minorHAnsi" w:eastAsiaTheme="minorEastAsia" w:hAnsiTheme="minorHAnsi" w:cstheme="minorBidi"/>
          <w:noProof/>
          <w:szCs w:val="22"/>
        </w:rPr>
      </w:pPr>
      <w:hyperlink w:anchor="_Toc468357823" w:history="1">
        <w:r w:rsidR="00540812" w:rsidRPr="007E54A9">
          <w:rPr>
            <w:rStyle w:val="Hyperlink"/>
            <w:noProof/>
          </w:rPr>
          <w:t>2.2.1 Discretization of FA</w:t>
        </w:r>
        <w:r w:rsidR="00540812">
          <w:rPr>
            <w:noProof/>
            <w:webHidden/>
          </w:rPr>
          <w:tab/>
        </w:r>
        <w:r w:rsidR="00540812">
          <w:rPr>
            <w:noProof/>
            <w:webHidden/>
          </w:rPr>
          <w:fldChar w:fldCharType="begin"/>
        </w:r>
        <w:r w:rsidR="00540812">
          <w:rPr>
            <w:noProof/>
            <w:webHidden/>
          </w:rPr>
          <w:instrText xml:space="preserve"> PAGEREF _Toc468357823 \h </w:instrText>
        </w:r>
        <w:r w:rsidR="00540812">
          <w:rPr>
            <w:noProof/>
            <w:webHidden/>
          </w:rPr>
        </w:r>
        <w:r w:rsidR="00540812">
          <w:rPr>
            <w:noProof/>
            <w:webHidden/>
          </w:rPr>
          <w:fldChar w:fldCharType="separate"/>
        </w:r>
        <w:r w:rsidR="00540812">
          <w:rPr>
            <w:noProof/>
            <w:webHidden/>
          </w:rPr>
          <w:t>8</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24" w:history="1">
        <w:r w:rsidR="00540812" w:rsidRPr="007E54A9">
          <w:rPr>
            <w:rStyle w:val="Hyperlink"/>
            <w:noProof/>
          </w:rPr>
          <w:t>2.3 Summary</w:t>
        </w:r>
        <w:r w:rsidR="00540812">
          <w:rPr>
            <w:noProof/>
            <w:webHidden/>
          </w:rPr>
          <w:tab/>
        </w:r>
        <w:r w:rsidR="00540812">
          <w:rPr>
            <w:noProof/>
            <w:webHidden/>
          </w:rPr>
          <w:fldChar w:fldCharType="begin"/>
        </w:r>
        <w:r w:rsidR="00540812">
          <w:rPr>
            <w:noProof/>
            <w:webHidden/>
          </w:rPr>
          <w:instrText xml:space="preserve"> PAGEREF _Toc468357824 \h </w:instrText>
        </w:r>
        <w:r w:rsidR="00540812">
          <w:rPr>
            <w:noProof/>
            <w:webHidden/>
          </w:rPr>
        </w:r>
        <w:r w:rsidR="00540812">
          <w:rPr>
            <w:noProof/>
            <w:webHidden/>
          </w:rPr>
          <w:fldChar w:fldCharType="separate"/>
        </w:r>
        <w:r w:rsidR="00540812">
          <w:rPr>
            <w:noProof/>
            <w:webHidden/>
          </w:rPr>
          <w:t>9</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25" w:history="1">
        <w:r w:rsidR="00540812" w:rsidRPr="007E54A9">
          <w:rPr>
            <w:rStyle w:val="Hyperlink"/>
            <w:noProof/>
          </w:rPr>
          <w:t>Chapter 3 Methodology</w:t>
        </w:r>
        <w:r w:rsidR="00540812">
          <w:rPr>
            <w:noProof/>
            <w:webHidden/>
          </w:rPr>
          <w:tab/>
        </w:r>
        <w:r w:rsidR="00540812">
          <w:rPr>
            <w:noProof/>
            <w:webHidden/>
          </w:rPr>
          <w:fldChar w:fldCharType="begin"/>
        </w:r>
        <w:r w:rsidR="00540812">
          <w:rPr>
            <w:noProof/>
            <w:webHidden/>
          </w:rPr>
          <w:instrText xml:space="preserve"> PAGEREF _Toc468357825 \h </w:instrText>
        </w:r>
        <w:r w:rsidR="00540812">
          <w:rPr>
            <w:noProof/>
            <w:webHidden/>
          </w:rPr>
        </w:r>
        <w:r w:rsidR="00540812">
          <w:rPr>
            <w:noProof/>
            <w:webHidden/>
          </w:rPr>
          <w:fldChar w:fldCharType="separate"/>
        </w:r>
        <w:r w:rsidR="00540812">
          <w:rPr>
            <w:noProof/>
            <w:webHidden/>
          </w:rPr>
          <w:t>10</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26" w:history="1">
        <w:r w:rsidR="00540812" w:rsidRPr="007E54A9">
          <w:rPr>
            <w:rStyle w:val="Hyperlink"/>
            <w:noProof/>
          </w:rPr>
          <w:t>3.1 Introduction</w:t>
        </w:r>
        <w:r w:rsidR="00540812">
          <w:rPr>
            <w:noProof/>
            <w:webHidden/>
          </w:rPr>
          <w:tab/>
        </w:r>
        <w:r w:rsidR="00540812">
          <w:rPr>
            <w:noProof/>
            <w:webHidden/>
          </w:rPr>
          <w:fldChar w:fldCharType="begin"/>
        </w:r>
        <w:r w:rsidR="00540812">
          <w:rPr>
            <w:noProof/>
            <w:webHidden/>
          </w:rPr>
          <w:instrText xml:space="preserve"> PAGEREF _Toc468357826 \h </w:instrText>
        </w:r>
        <w:r w:rsidR="00540812">
          <w:rPr>
            <w:noProof/>
            <w:webHidden/>
          </w:rPr>
        </w:r>
        <w:r w:rsidR="00540812">
          <w:rPr>
            <w:noProof/>
            <w:webHidden/>
          </w:rPr>
          <w:fldChar w:fldCharType="separate"/>
        </w:r>
        <w:r w:rsidR="00540812">
          <w:rPr>
            <w:noProof/>
            <w:webHidden/>
          </w:rPr>
          <w:t>10</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27" w:history="1">
        <w:r w:rsidR="00540812" w:rsidRPr="007E54A9">
          <w:rPr>
            <w:rStyle w:val="Hyperlink"/>
            <w:noProof/>
          </w:rPr>
          <w:t>3.2 Approach</w:t>
        </w:r>
        <w:r w:rsidR="00540812">
          <w:rPr>
            <w:noProof/>
            <w:webHidden/>
          </w:rPr>
          <w:tab/>
        </w:r>
        <w:r w:rsidR="00540812">
          <w:rPr>
            <w:noProof/>
            <w:webHidden/>
          </w:rPr>
          <w:fldChar w:fldCharType="begin"/>
        </w:r>
        <w:r w:rsidR="00540812">
          <w:rPr>
            <w:noProof/>
            <w:webHidden/>
          </w:rPr>
          <w:instrText xml:space="preserve"> PAGEREF _Toc468357827 \h </w:instrText>
        </w:r>
        <w:r w:rsidR="00540812">
          <w:rPr>
            <w:noProof/>
            <w:webHidden/>
          </w:rPr>
        </w:r>
        <w:r w:rsidR="00540812">
          <w:rPr>
            <w:noProof/>
            <w:webHidden/>
          </w:rPr>
          <w:fldChar w:fldCharType="separate"/>
        </w:r>
        <w:r w:rsidR="00540812">
          <w:rPr>
            <w:noProof/>
            <w:webHidden/>
          </w:rPr>
          <w:t>10</w:t>
        </w:r>
        <w:r w:rsidR="00540812">
          <w:rPr>
            <w:noProof/>
            <w:webHidden/>
          </w:rPr>
          <w:fldChar w:fldCharType="end"/>
        </w:r>
      </w:hyperlink>
    </w:p>
    <w:p w:rsidR="00540812" w:rsidRDefault="00CD4871">
      <w:pPr>
        <w:pStyle w:val="TOC3"/>
        <w:tabs>
          <w:tab w:val="right" w:leader="dot" w:pos="8630"/>
        </w:tabs>
        <w:rPr>
          <w:rFonts w:asciiTheme="minorHAnsi" w:eastAsiaTheme="minorEastAsia" w:hAnsiTheme="minorHAnsi" w:cstheme="minorBidi"/>
          <w:noProof/>
          <w:szCs w:val="22"/>
        </w:rPr>
      </w:pPr>
      <w:hyperlink w:anchor="_Toc468357828" w:history="1">
        <w:r w:rsidR="00540812" w:rsidRPr="007E54A9">
          <w:rPr>
            <w:rStyle w:val="Hyperlink"/>
            <w:noProof/>
          </w:rPr>
          <w:t>3.2.1 Input</w:t>
        </w:r>
        <w:r w:rsidR="00540812">
          <w:rPr>
            <w:noProof/>
            <w:webHidden/>
          </w:rPr>
          <w:tab/>
        </w:r>
        <w:r w:rsidR="00540812">
          <w:rPr>
            <w:noProof/>
            <w:webHidden/>
          </w:rPr>
          <w:fldChar w:fldCharType="begin"/>
        </w:r>
        <w:r w:rsidR="00540812">
          <w:rPr>
            <w:noProof/>
            <w:webHidden/>
          </w:rPr>
          <w:instrText xml:space="preserve"> PAGEREF _Toc468357828 \h </w:instrText>
        </w:r>
        <w:r w:rsidR="00540812">
          <w:rPr>
            <w:noProof/>
            <w:webHidden/>
          </w:rPr>
        </w:r>
        <w:r w:rsidR="00540812">
          <w:rPr>
            <w:noProof/>
            <w:webHidden/>
          </w:rPr>
          <w:fldChar w:fldCharType="separate"/>
        </w:r>
        <w:r w:rsidR="00540812">
          <w:rPr>
            <w:noProof/>
            <w:webHidden/>
          </w:rPr>
          <w:t>10</w:t>
        </w:r>
        <w:r w:rsidR="00540812">
          <w:rPr>
            <w:noProof/>
            <w:webHidden/>
          </w:rPr>
          <w:fldChar w:fldCharType="end"/>
        </w:r>
      </w:hyperlink>
    </w:p>
    <w:p w:rsidR="00540812" w:rsidRDefault="00CD4871">
      <w:pPr>
        <w:pStyle w:val="TOC3"/>
        <w:tabs>
          <w:tab w:val="right" w:leader="dot" w:pos="8630"/>
        </w:tabs>
        <w:rPr>
          <w:rFonts w:asciiTheme="minorHAnsi" w:eastAsiaTheme="minorEastAsia" w:hAnsiTheme="minorHAnsi" w:cstheme="minorBidi"/>
          <w:noProof/>
          <w:szCs w:val="22"/>
        </w:rPr>
      </w:pPr>
      <w:hyperlink w:anchor="_Toc468357829" w:history="1">
        <w:r w:rsidR="00540812" w:rsidRPr="007E54A9">
          <w:rPr>
            <w:rStyle w:val="Hyperlink"/>
            <w:noProof/>
          </w:rPr>
          <w:t>3.2.2 Process</w:t>
        </w:r>
        <w:r w:rsidR="00540812">
          <w:rPr>
            <w:noProof/>
            <w:webHidden/>
          </w:rPr>
          <w:tab/>
        </w:r>
        <w:r w:rsidR="00540812">
          <w:rPr>
            <w:noProof/>
            <w:webHidden/>
          </w:rPr>
          <w:fldChar w:fldCharType="begin"/>
        </w:r>
        <w:r w:rsidR="00540812">
          <w:rPr>
            <w:noProof/>
            <w:webHidden/>
          </w:rPr>
          <w:instrText xml:space="preserve"> PAGEREF _Toc468357829 \h </w:instrText>
        </w:r>
        <w:r w:rsidR="00540812">
          <w:rPr>
            <w:noProof/>
            <w:webHidden/>
          </w:rPr>
        </w:r>
        <w:r w:rsidR="00540812">
          <w:rPr>
            <w:noProof/>
            <w:webHidden/>
          </w:rPr>
          <w:fldChar w:fldCharType="separate"/>
        </w:r>
        <w:r w:rsidR="00540812">
          <w:rPr>
            <w:noProof/>
            <w:webHidden/>
          </w:rPr>
          <w:t>11</w:t>
        </w:r>
        <w:r w:rsidR="00540812">
          <w:rPr>
            <w:noProof/>
            <w:webHidden/>
          </w:rPr>
          <w:fldChar w:fldCharType="end"/>
        </w:r>
      </w:hyperlink>
    </w:p>
    <w:p w:rsidR="00540812" w:rsidRDefault="00CD4871">
      <w:pPr>
        <w:pStyle w:val="TOC3"/>
        <w:tabs>
          <w:tab w:val="right" w:leader="dot" w:pos="8630"/>
        </w:tabs>
        <w:rPr>
          <w:rFonts w:asciiTheme="minorHAnsi" w:eastAsiaTheme="minorEastAsia" w:hAnsiTheme="minorHAnsi" w:cstheme="minorBidi"/>
          <w:noProof/>
          <w:szCs w:val="22"/>
        </w:rPr>
      </w:pPr>
      <w:hyperlink w:anchor="_Toc468357830" w:history="1">
        <w:r w:rsidR="00540812" w:rsidRPr="007E54A9">
          <w:rPr>
            <w:rStyle w:val="Hyperlink"/>
            <w:noProof/>
          </w:rPr>
          <w:t>3.2.3 Output</w:t>
        </w:r>
        <w:r w:rsidR="00540812">
          <w:rPr>
            <w:noProof/>
            <w:webHidden/>
          </w:rPr>
          <w:tab/>
        </w:r>
        <w:r w:rsidR="00540812">
          <w:rPr>
            <w:noProof/>
            <w:webHidden/>
          </w:rPr>
          <w:fldChar w:fldCharType="begin"/>
        </w:r>
        <w:r w:rsidR="00540812">
          <w:rPr>
            <w:noProof/>
            <w:webHidden/>
          </w:rPr>
          <w:instrText xml:space="preserve"> PAGEREF _Toc468357830 \h </w:instrText>
        </w:r>
        <w:r w:rsidR="00540812">
          <w:rPr>
            <w:noProof/>
            <w:webHidden/>
          </w:rPr>
        </w:r>
        <w:r w:rsidR="00540812">
          <w:rPr>
            <w:noProof/>
            <w:webHidden/>
          </w:rPr>
          <w:fldChar w:fldCharType="separate"/>
        </w:r>
        <w:r w:rsidR="00540812">
          <w:rPr>
            <w:noProof/>
            <w:webHidden/>
          </w:rPr>
          <w:t>11</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31" w:history="1">
        <w:r w:rsidR="00540812" w:rsidRPr="007E54A9">
          <w:rPr>
            <w:rStyle w:val="Hyperlink"/>
            <w:noProof/>
          </w:rPr>
          <w:t>Chapter 4 Evaluation</w:t>
        </w:r>
        <w:r w:rsidR="00540812">
          <w:rPr>
            <w:noProof/>
            <w:webHidden/>
          </w:rPr>
          <w:tab/>
        </w:r>
        <w:r w:rsidR="00540812">
          <w:rPr>
            <w:noProof/>
            <w:webHidden/>
          </w:rPr>
          <w:fldChar w:fldCharType="begin"/>
        </w:r>
        <w:r w:rsidR="00540812">
          <w:rPr>
            <w:noProof/>
            <w:webHidden/>
          </w:rPr>
          <w:instrText xml:space="preserve"> PAGEREF _Toc468357831 \h </w:instrText>
        </w:r>
        <w:r w:rsidR="00540812">
          <w:rPr>
            <w:noProof/>
            <w:webHidden/>
          </w:rPr>
        </w:r>
        <w:r w:rsidR="00540812">
          <w:rPr>
            <w:noProof/>
            <w:webHidden/>
          </w:rPr>
          <w:fldChar w:fldCharType="separate"/>
        </w:r>
        <w:r w:rsidR="00540812">
          <w:rPr>
            <w:noProof/>
            <w:webHidden/>
          </w:rPr>
          <w:t>13</w:t>
        </w:r>
        <w:r w:rsidR="00540812">
          <w:rPr>
            <w:noProof/>
            <w:webHidden/>
          </w:rPr>
          <w:fldChar w:fldCharType="end"/>
        </w:r>
      </w:hyperlink>
    </w:p>
    <w:p w:rsidR="00540812" w:rsidRDefault="00CD4871">
      <w:pPr>
        <w:pStyle w:val="TOC2"/>
        <w:tabs>
          <w:tab w:val="right" w:leader="dot" w:pos="8630"/>
        </w:tabs>
        <w:rPr>
          <w:rFonts w:asciiTheme="minorHAnsi" w:eastAsiaTheme="minorEastAsia" w:hAnsiTheme="minorHAnsi" w:cstheme="minorBidi"/>
          <w:noProof/>
          <w:szCs w:val="22"/>
        </w:rPr>
      </w:pPr>
      <w:hyperlink w:anchor="_Toc468357832" w:history="1">
        <w:r w:rsidR="00540812" w:rsidRPr="007E54A9">
          <w:rPr>
            <w:rStyle w:val="Hyperlink"/>
            <w:noProof/>
          </w:rPr>
          <w:t>4.1 Introduction</w:t>
        </w:r>
        <w:r w:rsidR="00540812">
          <w:rPr>
            <w:noProof/>
            <w:webHidden/>
          </w:rPr>
          <w:tab/>
        </w:r>
        <w:r w:rsidR="00540812">
          <w:rPr>
            <w:noProof/>
            <w:webHidden/>
          </w:rPr>
          <w:fldChar w:fldCharType="begin"/>
        </w:r>
        <w:r w:rsidR="00540812">
          <w:rPr>
            <w:noProof/>
            <w:webHidden/>
          </w:rPr>
          <w:instrText xml:space="preserve"> PAGEREF _Toc468357832 \h </w:instrText>
        </w:r>
        <w:r w:rsidR="00540812">
          <w:rPr>
            <w:noProof/>
            <w:webHidden/>
          </w:rPr>
        </w:r>
        <w:r w:rsidR="00540812">
          <w:rPr>
            <w:noProof/>
            <w:webHidden/>
          </w:rPr>
          <w:fldChar w:fldCharType="separate"/>
        </w:r>
        <w:r w:rsidR="00540812">
          <w:rPr>
            <w:noProof/>
            <w:webHidden/>
          </w:rPr>
          <w:t>13</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33" w:history="1">
        <w:r w:rsidR="00540812" w:rsidRPr="007E54A9">
          <w:rPr>
            <w:rStyle w:val="Hyperlink"/>
            <w:noProof/>
          </w:rPr>
          <w:t>References</w:t>
        </w:r>
        <w:r w:rsidR="00540812">
          <w:rPr>
            <w:noProof/>
            <w:webHidden/>
          </w:rPr>
          <w:tab/>
        </w:r>
        <w:r w:rsidR="00540812">
          <w:rPr>
            <w:noProof/>
            <w:webHidden/>
          </w:rPr>
          <w:fldChar w:fldCharType="begin"/>
        </w:r>
        <w:r w:rsidR="00540812">
          <w:rPr>
            <w:noProof/>
            <w:webHidden/>
          </w:rPr>
          <w:instrText xml:space="preserve"> PAGEREF _Toc468357833 \h </w:instrText>
        </w:r>
        <w:r w:rsidR="00540812">
          <w:rPr>
            <w:noProof/>
            <w:webHidden/>
          </w:rPr>
        </w:r>
        <w:r w:rsidR="00540812">
          <w:rPr>
            <w:noProof/>
            <w:webHidden/>
          </w:rPr>
          <w:fldChar w:fldCharType="separate"/>
        </w:r>
        <w:r w:rsidR="00540812">
          <w:rPr>
            <w:noProof/>
            <w:webHidden/>
          </w:rPr>
          <w:t>14</w:t>
        </w:r>
        <w:r w:rsidR="00540812">
          <w:rPr>
            <w:noProof/>
            <w:webHidden/>
          </w:rPr>
          <w:fldChar w:fldCharType="end"/>
        </w:r>
      </w:hyperlink>
    </w:p>
    <w:p w:rsidR="00540812" w:rsidRDefault="00CD4871">
      <w:pPr>
        <w:pStyle w:val="TOC1"/>
        <w:tabs>
          <w:tab w:val="right" w:leader="dot" w:pos="8630"/>
        </w:tabs>
        <w:rPr>
          <w:rFonts w:asciiTheme="minorHAnsi" w:eastAsiaTheme="minorEastAsia" w:hAnsiTheme="minorHAnsi" w:cstheme="minorBidi"/>
          <w:noProof/>
          <w:szCs w:val="22"/>
        </w:rPr>
      </w:pPr>
      <w:hyperlink w:anchor="_Toc468357834" w:history="1">
        <w:r w:rsidR="00540812" w:rsidRPr="007E54A9">
          <w:rPr>
            <w:rStyle w:val="Hyperlink"/>
            <w:noProof/>
          </w:rPr>
          <w:t>Appendix A Self-Tuning Algorithm</w:t>
        </w:r>
        <w:r w:rsidR="00540812">
          <w:rPr>
            <w:noProof/>
            <w:webHidden/>
          </w:rPr>
          <w:tab/>
        </w:r>
        <w:r w:rsidR="00540812">
          <w:rPr>
            <w:noProof/>
            <w:webHidden/>
          </w:rPr>
          <w:fldChar w:fldCharType="begin"/>
        </w:r>
        <w:r w:rsidR="00540812">
          <w:rPr>
            <w:noProof/>
            <w:webHidden/>
          </w:rPr>
          <w:instrText xml:space="preserve"> PAGEREF _Toc468357834 \h </w:instrText>
        </w:r>
        <w:r w:rsidR="00540812">
          <w:rPr>
            <w:noProof/>
            <w:webHidden/>
          </w:rPr>
        </w:r>
        <w:r w:rsidR="00540812">
          <w:rPr>
            <w:noProof/>
            <w:webHidden/>
          </w:rPr>
          <w:fldChar w:fldCharType="separate"/>
        </w:r>
        <w:r w:rsidR="00540812">
          <w:rPr>
            <w:noProof/>
            <w:webHidden/>
          </w:rPr>
          <w:t>16</w:t>
        </w:r>
        <w:r w:rsidR="00540812">
          <w:rPr>
            <w:noProof/>
            <w:webHidden/>
          </w:rPr>
          <w:fldChar w:fldCharType="end"/>
        </w:r>
      </w:hyperlink>
    </w:p>
    <w:p w:rsidR="00BF46CF" w:rsidRDefault="00B6457A" w:rsidP="006B2D45">
      <w:pPr>
        <w:sectPr w:rsidR="00BF46CF" w:rsidSect="00384FCD">
          <w:headerReference w:type="default" r:id="rId9"/>
          <w:footerReference w:type="default" r:id="rId10"/>
          <w:pgSz w:w="12240" w:h="15840" w:code="1"/>
          <w:pgMar w:top="1440" w:right="1800" w:bottom="1440" w:left="1800" w:header="1440" w:footer="1440" w:gutter="0"/>
          <w:pgNumType w:fmt="lowerRoman" w:start="1"/>
          <w:cols w:space="720"/>
          <w:noEndnote/>
        </w:sectPr>
      </w:pPr>
      <w:r>
        <w:fldChar w:fldCharType="end"/>
      </w:r>
      <w:r w:rsidR="00BF46CF">
        <w:t xml:space="preserve"> </w:t>
      </w:r>
    </w:p>
    <w:p w:rsidR="00BF46CF" w:rsidRDefault="00BF46CF" w:rsidP="00FA3FA5">
      <w:pPr>
        <w:pStyle w:val="SHKDU"/>
      </w:pPr>
      <w:bookmarkStart w:id="4" w:name="_Toc468357808"/>
      <w:r>
        <w:lastRenderedPageBreak/>
        <w:t>List of Figures</w:t>
      </w:r>
      <w:bookmarkEnd w:id="4"/>
    </w:p>
    <w:p w:rsidR="00307EA6" w:rsidRDefault="000F5C78">
      <w:pPr>
        <w:pStyle w:val="TableofFigures"/>
        <w:tabs>
          <w:tab w:val="right" w:leader="dot" w:pos="8990"/>
        </w:tabs>
        <w:rPr>
          <w:rFonts w:asciiTheme="minorHAnsi" w:eastAsiaTheme="minorEastAsia" w:hAnsiTheme="minorHAnsi" w:cstheme="minorBidi"/>
          <w:noProof/>
          <w:szCs w:val="22"/>
        </w:rPr>
      </w:pPr>
      <w:r>
        <w:fldChar w:fldCharType="begin"/>
      </w:r>
      <w:r>
        <w:instrText xml:space="preserve"> TOC \h \z \c "Figure" </w:instrText>
      </w:r>
      <w:r>
        <w:fldChar w:fldCharType="separate"/>
      </w:r>
      <w:hyperlink w:anchor="_Toc468352154" w:history="1">
        <w:r w:rsidR="00307EA6" w:rsidRPr="009614E3">
          <w:rPr>
            <w:rStyle w:val="Hyperlink"/>
            <w:noProof/>
          </w:rPr>
          <w:t>Figure 1: Pseudo code of the original firefly algorithm</w:t>
        </w:r>
        <w:r w:rsidR="00307EA6">
          <w:rPr>
            <w:noProof/>
            <w:webHidden/>
          </w:rPr>
          <w:tab/>
        </w:r>
        <w:r w:rsidR="00307EA6">
          <w:rPr>
            <w:noProof/>
            <w:webHidden/>
          </w:rPr>
          <w:fldChar w:fldCharType="begin"/>
        </w:r>
        <w:r w:rsidR="00307EA6">
          <w:rPr>
            <w:noProof/>
            <w:webHidden/>
          </w:rPr>
          <w:instrText xml:space="preserve"> PAGEREF _Toc468352154 \h </w:instrText>
        </w:r>
        <w:r w:rsidR="00307EA6">
          <w:rPr>
            <w:noProof/>
            <w:webHidden/>
          </w:rPr>
        </w:r>
        <w:r w:rsidR="00307EA6">
          <w:rPr>
            <w:noProof/>
            <w:webHidden/>
          </w:rPr>
          <w:fldChar w:fldCharType="separate"/>
        </w:r>
        <w:r w:rsidR="00307EA6">
          <w:rPr>
            <w:noProof/>
            <w:webHidden/>
          </w:rPr>
          <w:t>7</w:t>
        </w:r>
        <w:r w:rsidR="00307EA6">
          <w:rPr>
            <w:noProof/>
            <w:webHidden/>
          </w:rPr>
          <w:fldChar w:fldCharType="end"/>
        </w:r>
      </w:hyperlink>
    </w:p>
    <w:p w:rsidR="00307EA6" w:rsidRDefault="00CD4871">
      <w:pPr>
        <w:pStyle w:val="TableofFigures"/>
        <w:tabs>
          <w:tab w:val="right" w:leader="dot" w:pos="8990"/>
        </w:tabs>
        <w:rPr>
          <w:rFonts w:asciiTheme="minorHAnsi" w:eastAsiaTheme="minorEastAsia" w:hAnsiTheme="minorHAnsi" w:cstheme="minorBidi"/>
          <w:noProof/>
          <w:szCs w:val="22"/>
        </w:rPr>
      </w:pPr>
      <w:hyperlink w:anchor="_Toc468352155" w:history="1">
        <w:r w:rsidR="00307EA6" w:rsidRPr="009614E3">
          <w:rPr>
            <w:rStyle w:val="Hyperlink"/>
            <w:noProof/>
          </w:rPr>
          <w:t>Figure 2 The permutation representation of a solution</w:t>
        </w:r>
        <w:r w:rsidR="00307EA6">
          <w:rPr>
            <w:noProof/>
            <w:webHidden/>
          </w:rPr>
          <w:tab/>
        </w:r>
        <w:r w:rsidR="00307EA6">
          <w:rPr>
            <w:noProof/>
            <w:webHidden/>
          </w:rPr>
          <w:fldChar w:fldCharType="begin"/>
        </w:r>
        <w:r w:rsidR="00307EA6">
          <w:rPr>
            <w:noProof/>
            <w:webHidden/>
          </w:rPr>
          <w:instrText xml:space="preserve"> PAGEREF _Toc468352155 \h </w:instrText>
        </w:r>
        <w:r w:rsidR="00307EA6">
          <w:rPr>
            <w:noProof/>
            <w:webHidden/>
          </w:rPr>
        </w:r>
        <w:r w:rsidR="00307EA6">
          <w:rPr>
            <w:noProof/>
            <w:webHidden/>
          </w:rPr>
          <w:fldChar w:fldCharType="separate"/>
        </w:r>
        <w:r w:rsidR="00307EA6">
          <w:rPr>
            <w:noProof/>
            <w:webHidden/>
          </w:rPr>
          <w:t>8</w:t>
        </w:r>
        <w:r w:rsidR="00307EA6">
          <w:rPr>
            <w:noProof/>
            <w:webHidden/>
          </w:rPr>
          <w:fldChar w:fldCharType="end"/>
        </w:r>
      </w:hyperlink>
    </w:p>
    <w:p w:rsidR="00307EA6" w:rsidRDefault="00CD4871">
      <w:pPr>
        <w:pStyle w:val="TableofFigures"/>
        <w:tabs>
          <w:tab w:val="right" w:leader="dot" w:pos="8990"/>
        </w:tabs>
        <w:rPr>
          <w:rFonts w:asciiTheme="minorHAnsi" w:eastAsiaTheme="minorEastAsia" w:hAnsiTheme="minorHAnsi" w:cstheme="minorBidi"/>
          <w:noProof/>
          <w:szCs w:val="22"/>
        </w:rPr>
      </w:pPr>
      <w:hyperlink w:anchor="_Toc468352156" w:history="1">
        <w:r w:rsidR="00307EA6" w:rsidRPr="009614E3">
          <w:rPr>
            <w:rStyle w:val="Hyperlink"/>
            <w:noProof/>
          </w:rPr>
          <w:t>Figure 3 Final route in the form of an array</w:t>
        </w:r>
        <w:r w:rsidR="00307EA6">
          <w:rPr>
            <w:noProof/>
            <w:webHidden/>
          </w:rPr>
          <w:tab/>
        </w:r>
        <w:r w:rsidR="00307EA6">
          <w:rPr>
            <w:noProof/>
            <w:webHidden/>
          </w:rPr>
          <w:fldChar w:fldCharType="begin"/>
        </w:r>
        <w:r w:rsidR="00307EA6">
          <w:rPr>
            <w:noProof/>
            <w:webHidden/>
          </w:rPr>
          <w:instrText xml:space="preserve"> PAGEREF _Toc468352156 \h </w:instrText>
        </w:r>
        <w:r w:rsidR="00307EA6">
          <w:rPr>
            <w:noProof/>
            <w:webHidden/>
          </w:rPr>
        </w:r>
        <w:r w:rsidR="00307EA6">
          <w:rPr>
            <w:noProof/>
            <w:webHidden/>
          </w:rPr>
          <w:fldChar w:fldCharType="separate"/>
        </w:r>
        <w:r w:rsidR="00307EA6">
          <w:rPr>
            <w:noProof/>
            <w:webHidden/>
          </w:rPr>
          <w:t>11</w:t>
        </w:r>
        <w:r w:rsidR="00307EA6">
          <w:rPr>
            <w:noProof/>
            <w:webHidden/>
          </w:rPr>
          <w:fldChar w:fldCharType="end"/>
        </w:r>
      </w:hyperlink>
    </w:p>
    <w:p w:rsidR="00307EA6" w:rsidRDefault="00CD4871">
      <w:pPr>
        <w:pStyle w:val="TableofFigures"/>
        <w:tabs>
          <w:tab w:val="right" w:leader="dot" w:pos="8990"/>
        </w:tabs>
        <w:rPr>
          <w:rFonts w:asciiTheme="minorHAnsi" w:eastAsiaTheme="minorEastAsia" w:hAnsiTheme="minorHAnsi" w:cstheme="minorBidi"/>
          <w:noProof/>
          <w:szCs w:val="22"/>
        </w:rPr>
      </w:pPr>
      <w:hyperlink w:anchor="_Toc468352157" w:history="1">
        <w:r w:rsidR="00307EA6" w:rsidRPr="009614E3">
          <w:rPr>
            <w:rStyle w:val="Hyperlink"/>
            <w:noProof/>
          </w:rPr>
          <w:t>Figure 4 Final Results</w:t>
        </w:r>
        <w:r w:rsidR="00307EA6">
          <w:rPr>
            <w:noProof/>
            <w:webHidden/>
          </w:rPr>
          <w:tab/>
        </w:r>
        <w:r w:rsidR="00307EA6">
          <w:rPr>
            <w:noProof/>
            <w:webHidden/>
          </w:rPr>
          <w:fldChar w:fldCharType="begin"/>
        </w:r>
        <w:r w:rsidR="00307EA6">
          <w:rPr>
            <w:noProof/>
            <w:webHidden/>
          </w:rPr>
          <w:instrText xml:space="preserve"> PAGEREF _Toc468352157 \h </w:instrText>
        </w:r>
        <w:r w:rsidR="00307EA6">
          <w:rPr>
            <w:noProof/>
            <w:webHidden/>
          </w:rPr>
        </w:r>
        <w:r w:rsidR="00307EA6">
          <w:rPr>
            <w:noProof/>
            <w:webHidden/>
          </w:rPr>
          <w:fldChar w:fldCharType="separate"/>
        </w:r>
        <w:r w:rsidR="00307EA6">
          <w:rPr>
            <w:noProof/>
            <w:webHidden/>
          </w:rPr>
          <w:t>12</w:t>
        </w:r>
        <w:r w:rsidR="00307EA6">
          <w:rPr>
            <w:noProof/>
            <w:webHidden/>
          </w:rPr>
          <w:fldChar w:fldCharType="end"/>
        </w:r>
      </w:hyperlink>
    </w:p>
    <w:p w:rsidR="00307EA6" w:rsidRDefault="00CD4871">
      <w:pPr>
        <w:pStyle w:val="TableofFigures"/>
        <w:tabs>
          <w:tab w:val="right" w:leader="dot" w:pos="8990"/>
        </w:tabs>
        <w:rPr>
          <w:rFonts w:asciiTheme="minorHAnsi" w:eastAsiaTheme="minorEastAsia" w:hAnsiTheme="minorHAnsi" w:cstheme="minorBidi"/>
          <w:noProof/>
          <w:szCs w:val="22"/>
        </w:rPr>
      </w:pPr>
      <w:hyperlink w:anchor="_Toc468352158" w:history="1">
        <w:r w:rsidR="00307EA6" w:rsidRPr="009614E3">
          <w:rPr>
            <w:rStyle w:val="Hyperlink"/>
            <w:noProof/>
          </w:rPr>
          <w:t>Figure 5 Optimum route</w:t>
        </w:r>
        <w:r w:rsidR="00307EA6">
          <w:rPr>
            <w:noProof/>
            <w:webHidden/>
          </w:rPr>
          <w:tab/>
        </w:r>
        <w:r w:rsidR="00307EA6">
          <w:rPr>
            <w:noProof/>
            <w:webHidden/>
          </w:rPr>
          <w:fldChar w:fldCharType="begin"/>
        </w:r>
        <w:r w:rsidR="00307EA6">
          <w:rPr>
            <w:noProof/>
            <w:webHidden/>
          </w:rPr>
          <w:instrText xml:space="preserve"> PAGEREF _Toc468352158 \h </w:instrText>
        </w:r>
        <w:r w:rsidR="00307EA6">
          <w:rPr>
            <w:noProof/>
            <w:webHidden/>
          </w:rPr>
        </w:r>
        <w:r w:rsidR="00307EA6">
          <w:rPr>
            <w:noProof/>
            <w:webHidden/>
          </w:rPr>
          <w:fldChar w:fldCharType="separate"/>
        </w:r>
        <w:r w:rsidR="00307EA6">
          <w:rPr>
            <w:noProof/>
            <w:webHidden/>
          </w:rPr>
          <w:t>12</w:t>
        </w:r>
        <w:r w:rsidR="00307EA6">
          <w:rPr>
            <w:noProof/>
            <w:webHidden/>
          </w:rPr>
          <w:fldChar w:fldCharType="end"/>
        </w:r>
      </w:hyperlink>
    </w:p>
    <w:p w:rsidR="00BF46CF" w:rsidRDefault="000F5C78" w:rsidP="006B2D45">
      <w:r>
        <w:fldChar w:fldCharType="end"/>
      </w:r>
      <w:r w:rsidR="00BF46CF">
        <w:t>.</w:t>
      </w:r>
    </w:p>
    <w:p w:rsidR="00BF46CF" w:rsidRDefault="00BF46CF" w:rsidP="00FA3FA5">
      <w:pPr>
        <w:pStyle w:val="SHKDU"/>
      </w:pPr>
      <w:bookmarkStart w:id="5" w:name="_Toc468357809"/>
      <w:r>
        <w:lastRenderedPageBreak/>
        <w:t>List of Tables</w:t>
      </w:r>
      <w:bookmarkEnd w:id="5"/>
    </w:p>
    <w:p w:rsidR="00BF46CF" w:rsidRDefault="00C9547C" w:rsidP="00FA3FA5">
      <w:pPr>
        <w:pStyle w:val="NTKDU"/>
      </w:pPr>
      <w:fldSimple w:instr=" TOC \h \z \c &quot;Table&quot; ">
        <w:r w:rsidR="00307EA6">
          <w:rPr>
            <w:b/>
            <w:bCs/>
            <w:noProof/>
            <w:sz w:val="22"/>
          </w:rPr>
          <w:t>No table of figures entries found.</w:t>
        </w:r>
      </w:fldSimple>
    </w:p>
    <w:p w:rsidR="00BF46CF" w:rsidRDefault="00BF46CF" w:rsidP="006B2D45">
      <w:pPr>
        <w:sectPr w:rsidR="00BF46CF">
          <w:pgSz w:w="12240" w:h="15840" w:code="1"/>
          <w:pgMar w:top="1440" w:right="1440" w:bottom="1440" w:left="1800" w:header="1440" w:footer="1440" w:gutter="0"/>
          <w:pgNumType w:fmt="lowerRoman"/>
          <w:cols w:space="720"/>
          <w:noEndnote/>
        </w:sectPr>
      </w:pPr>
    </w:p>
    <w:p w:rsidR="00BF46CF" w:rsidRDefault="00BF46CF" w:rsidP="00307EA6">
      <w:pPr>
        <w:pStyle w:val="Heading1"/>
        <w:ind w:left="0"/>
      </w:pPr>
      <w:r>
        <w:lastRenderedPageBreak/>
        <w:br/>
      </w:r>
      <w:bookmarkStart w:id="6" w:name="_Toc468357810"/>
      <w:r w:rsidR="00AF52F8">
        <w:t>Introduction</w:t>
      </w:r>
      <w:bookmarkEnd w:id="6"/>
    </w:p>
    <w:p w:rsidR="00BF46CF" w:rsidRDefault="00696276" w:rsidP="006B2D45">
      <w:pPr>
        <w:pStyle w:val="Heading2"/>
      </w:pPr>
      <w:bookmarkStart w:id="7" w:name="_Toc468357811"/>
      <w:r>
        <w:t>Preamble</w:t>
      </w:r>
      <w:bookmarkEnd w:id="7"/>
    </w:p>
    <w:p w:rsidR="002D606E" w:rsidRDefault="002D606E" w:rsidP="002D606E">
      <w:pPr>
        <w:pStyle w:val="BodyTextFirstIndent"/>
        <w:spacing w:line="360" w:lineRule="auto"/>
        <w:ind w:firstLine="0"/>
        <w:jc w:val="both"/>
      </w:pPr>
      <w:r>
        <w:t>Optimization is an attempt of finding an alternative solution to a problem with the most cost-effective or the highest achievable performance under the given constraints. In the field of mathematics, optimization is the process of adjusting the inputs or characteristics of a device, mathematical process, or experiment to find the minimum or maximum output or result. More generally, optimization includes finding "best available" values of some objective function given a defined domain. Optimization is an essential component in solving various types of problems, in almost every field of research and industry. It can be either reducing time complexity, space complexity or both. Since the industrial revolution, people have been interested in making machines that will reduce the workload of humans. Advancement of this area happened at a rapid rate where we have reduced the physical workload, as well as the mental workload of people with the development of computers, where we implement various optimization algorithms, and by using them; the computer will solve the problem for us.</w:t>
      </w:r>
    </w:p>
    <w:p w:rsidR="002D606E" w:rsidRDefault="002D606E" w:rsidP="002D606E">
      <w:pPr>
        <w:pStyle w:val="BodyTextFirstIndent"/>
        <w:spacing w:line="360" w:lineRule="auto"/>
        <w:ind w:firstLine="0"/>
        <w:jc w:val="both"/>
      </w:pPr>
      <w:r>
        <w:t>Optimization can be basically divided into two main types namely deterministic and stochastic. Conventional algorithms belong to deterministic algorithms, where the output is only determined by the parameter values and the initial conditions. The objective function of a problem is the method used to determine the return value that you are seeking to minimize or maximize, and the decision variables are the independent variables that are changed to optimize the value of the objective function. A deterministic objective function returns the identical value each time it is given the same values of the decision variables. By contrast, some objective function values are calculated with a system that contains random influences that would express possible realizations of diverse uncontrolled influences, termed Monte Carlo simulations. In this case, the same design input and same decision variable values will return various objective function values. Such algorithms are called stochastic algorithms. Nature -Inspired algorithms belong to this category.</w:t>
      </w:r>
    </w:p>
    <w:p w:rsidR="002D606E" w:rsidRDefault="002D606E" w:rsidP="002D606E">
      <w:pPr>
        <w:pStyle w:val="BodyTextFirstIndent"/>
        <w:spacing w:line="360" w:lineRule="auto"/>
        <w:ind w:firstLine="0"/>
        <w:jc w:val="both"/>
      </w:pPr>
      <w:r>
        <w:t xml:space="preserve">The conventional optimization techniques are useful in finding the optimum solution or unconstrained maxima or minima of continuous and differentiable functions, but when the domain of solutions become large, classical approaches are not suitable for finding the optimal solutions. For an instance, NP-hard problems with a large domain of solutions, are pretty much impossible to be solved using conventional algorithms. In computational complexity theory, NP-hard (Non-deterministic </w:t>
      </w:r>
      <w:r>
        <w:lastRenderedPageBreak/>
        <w:t>Polynomial-time hard) is a class of problems which are at least as difficult as the hardest problems in NP (Non-deterministic Polynomial-time). NP is a class of computational decision problems, for which a given solution can be verified in a polynomial time using a non-deterministic Turing machine.</w:t>
      </w:r>
    </w:p>
    <w:p w:rsidR="002D606E" w:rsidRDefault="002D606E" w:rsidP="002D606E">
      <w:pPr>
        <w:pStyle w:val="BodyTextFirstIndent"/>
        <w:spacing w:line="360" w:lineRule="auto"/>
        <w:ind w:firstLine="0"/>
        <w:jc w:val="both"/>
      </w:pPr>
      <w:r>
        <w:t>Traveling Salesman Problem (TSP) is one of the most popular NP-hard problems (Applegate et al., 2011). The problem can be simply described as, the salesman has to visit each city one time and return back to the city where he began the tour, using the most optimized path. This may seem easy but as the number of cities increases the time complexity increases exponentially, making it unsolvable using conventional optimization algorithms utilizing the resources available up to date.</w:t>
      </w:r>
    </w:p>
    <w:p w:rsidR="002D606E" w:rsidRDefault="002D606E" w:rsidP="002D606E">
      <w:pPr>
        <w:pStyle w:val="BodyTextFirstIndent"/>
        <w:spacing w:line="360" w:lineRule="auto"/>
        <w:ind w:firstLine="0"/>
        <w:jc w:val="both"/>
      </w:pPr>
      <w:r>
        <w:t>As a solution to this problem, Nature inspired Optimization techniques has gained the spotlight as a good solution provider. Nature inspired Optimization techniques have proved themselves capable of solving many l</w:t>
      </w:r>
      <w:bookmarkStart w:id="8" w:name="_GoBack"/>
      <w:bookmarkEnd w:id="8"/>
      <w:r>
        <w:t>arge complex problems where other methods have experienced difficulties.</w:t>
      </w:r>
    </w:p>
    <w:p w:rsidR="00A477B2" w:rsidRDefault="002D606E" w:rsidP="002D606E">
      <w:pPr>
        <w:pStyle w:val="BodyTextFirstIndent"/>
        <w:spacing w:line="360" w:lineRule="auto"/>
        <w:ind w:firstLine="0"/>
        <w:jc w:val="both"/>
      </w:pPr>
      <w:r>
        <w:t xml:space="preserve">Nature inspired Optimization techniques, </w:t>
      </w:r>
      <w:r>
        <w:t xml:space="preserve">depict </w:t>
      </w:r>
      <w:r>
        <w:t>various</w:t>
      </w:r>
      <w:r>
        <w:t xml:space="preserve"> pro</w:t>
      </w:r>
      <w:r>
        <w:t>cesses in nature that are notably successful at optimizing natural phenomena. Table 1</w:t>
      </w:r>
      <w:r>
        <w:t xml:space="preserve">.1 </w:t>
      </w:r>
      <w:r w:rsidRPr="002D606E">
        <w:rPr>
          <w:highlight w:val="yellow"/>
        </w:rPr>
        <w:t>shows some of the Nature-insp</w:t>
      </w:r>
      <w:r w:rsidRPr="002D606E">
        <w:rPr>
          <w:highlight w:val="yellow"/>
        </w:rPr>
        <w:t>ired Optimization techni</w:t>
      </w:r>
      <w:r w:rsidRPr="002D606E">
        <w:rPr>
          <w:highlight w:val="yellow"/>
        </w:rPr>
        <w:t xml:space="preserve">ques </w:t>
      </w:r>
      <w:r w:rsidRPr="002D606E">
        <w:rPr>
          <w:highlight w:val="yellow"/>
        </w:rPr>
        <w:t>in the world and their founders. These Nature inspired Optimization techniques perform according to their own behavior in nature and hence</w:t>
      </w:r>
      <w:r>
        <w:t xml:space="preserve"> their performance on a problem can vary.</w:t>
      </w:r>
    </w:p>
    <w:p w:rsidR="00A477B2" w:rsidRDefault="00A477B2" w:rsidP="00A477B2">
      <w:pPr>
        <w:pStyle w:val="Heading2"/>
      </w:pPr>
      <w:bookmarkStart w:id="9" w:name="_Toc468357812"/>
      <w:r>
        <w:t xml:space="preserve">What are </w:t>
      </w:r>
      <w:r w:rsidR="00026E4F">
        <w:t>Nature-Inspired Algorithms?</w:t>
      </w:r>
      <w:bookmarkEnd w:id="9"/>
    </w:p>
    <w:p w:rsidR="00026E4F" w:rsidRPr="00026E4F" w:rsidRDefault="00026E4F" w:rsidP="00026E4F">
      <w:pPr>
        <w:pStyle w:val="BodyTextFirstIndent"/>
        <w:rPr>
          <w:sz w:val="24"/>
        </w:rPr>
      </w:pPr>
    </w:p>
    <w:p w:rsidR="00A477B2" w:rsidRDefault="00026E4F" w:rsidP="00026E4F">
      <w:pPr>
        <w:pStyle w:val="BodyTextFirstIndent"/>
        <w:spacing w:line="360" w:lineRule="auto"/>
        <w:ind w:firstLine="0"/>
        <w:rPr>
          <w:sz w:val="24"/>
        </w:rPr>
      </w:pPr>
      <w:r w:rsidRPr="00026E4F">
        <w:rPr>
          <w:sz w:val="24"/>
        </w:rPr>
        <w:t xml:space="preserve">Nature is still a mystery to modern day science. It has inspired number of research in a miraculous way, to make advancements in technology.  Inspiring of nature has flooded on to our transportation, industries and in many day-to-day activities. Every machine we use and algorithms we use is bridged with the principles, behaviors, functions and structure in nature. Yet, there are many more functions in nature we are still unable to bridge with. Nature -inspired algorithms is one of the most active research areas in today’s world. It is an attempt to bridge more natural scenarios in the form of evolutionary algorithms, in order to solve complicated problems that cannot be solved using conventional algorithms. As a result, nature-inspired algorithms have developed solutions for a number of complex real-world problems. Among these algorithms, there are some algorithms like swarm optimization, </w:t>
      </w:r>
      <w:r w:rsidRPr="00026E4F">
        <w:rPr>
          <w:sz w:val="24"/>
        </w:rPr>
        <w:lastRenderedPageBreak/>
        <w:t xml:space="preserve">cuckoo search and firefly algorithms which are more popular because of their </w:t>
      </w:r>
      <w:r>
        <w:rPr>
          <w:sz w:val="24"/>
        </w:rPr>
        <w:t xml:space="preserve">efficiency in solving </w:t>
      </w:r>
      <w:r w:rsidRPr="00026E4F">
        <w:rPr>
          <w:sz w:val="24"/>
        </w:rPr>
        <w:t>problems</w:t>
      </w:r>
      <w:r>
        <w:rPr>
          <w:sz w:val="24"/>
        </w:rPr>
        <w:fldChar w:fldCharType="begin"/>
      </w:r>
      <w:r>
        <w:rPr>
          <w:sz w:val="24"/>
        </w:rPr>
        <w:instrText xml:space="preserve"> ADDIN ZOTERO_ITEM CSL_CITATION {"citationID":"2nqm5pppdm","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Pr>
          <w:sz w:val="24"/>
        </w:rPr>
        <w:fldChar w:fldCharType="separate"/>
      </w:r>
      <w:r w:rsidR="009A5408" w:rsidRPr="009A5408">
        <w:rPr>
          <w:sz w:val="24"/>
        </w:rPr>
        <w:t>[1]</w:t>
      </w:r>
      <w:r>
        <w:rPr>
          <w:sz w:val="24"/>
        </w:rPr>
        <w:fldChar w:fldCharType="end"/>
      </w:r>
      <w:r w:rsidRPr="00026E4F">
        <w:rPr>
          <w:sz w:val="24"/>
        </w:rPr>
        <w:t>.</w:t>
      </w:r>
    </w:p>
    <w:p w:rsidR="00A477B2" w:rsidRDefault="00A477B2" w:rsidP="00307EA6">
      <w:pPr>
        <w:pStyle w:val="BodyTextFirstIndent"/>
        <w:spacing w:line="360" w:lineRule="auto"/>
        <w:ind w:firstLine="0"/>
      </w:pPr>
    </w:p>
    <w:p w:rsidR="00A477B2" w:rsidRDefault="00C22135" w:rsidP="00A477B2">
      <w:pPr>
        <w:pStyle w:val="Heading2"/>
      </w:pPr>
      <w:bookmarkStart w:id="10" w:name="_Toc468357813"/>
      <w:r w:rsidRPr="007550B8">
        <w:rPr>
          <w:rFonts w:eastAsiaTheme="minorHAnsi"/>
          <w:szCs w:val="24"/>
          <w:lang w:val="en-GB"/>
        </w:rPr>
        <w:t>Traveling Salesman Problem</w:t>
      </w:r>
      <w:bookmarkEnd w:id="10"/>
    </w:p>
    <w:p w:rsidR="00026E4F" w:rsidRDefault="00A477B2" w:rsidP="00026E4F">
      <w:pPr>
        <w:spacing w:after="160"/>
        <w:jc w:val="both"/>
        <w:rPr>
          <w:rFonts w:eastAsiaTheme="minorHAnsi"/>
          <w:szCs w:val="24"/>
          <w:lang w:val="en-GB"/>
        </w:rPr>
      </w:pPr>
      <w:r>
        <w:rPr>
          <w:rFonts w:eastAsiaTheme="minorHAnsi"/>
          <w:szCs w:val="24"/>
          <w:lang w:val="en-GB"/>
        </w:rPr>
        <w:t xml:space="preserve">The </w:t>
      </w:r>
      <w:r w:rsidRPr="007550B8">
        <w:rPr>
          <w:rFonts w:eastAsiaTheme="minorHAnsi"/>
          <w:szCs w:val="24"/>
          <w:lang w:val="en-GB"/>
        </w:rPr>
        <w:t xml:space="preserve">Traveling Salesman Problem (TSP) </w:t>
      </w:r>
      <w:r>
        <w:rPr>
          <w:rFonts w:eastAsiaTheme="minorHAnsi"/>
          <w:szCs w:val="24"/>
          <w:lang w:val="en-GB"/>
        </w:rPr>
        <w:t xml:space="preserve">which was mathematically formulated in the 1800s by the mathematicians </w:t>
      </w:r>
      <w:r>
        <w:t>William Rowan Hamilton and Thomas Kirkman</w:t>
      </w:r>
      <w:r>
        <w:fldChar w:fldCharType="begin"/>
      </w:r>
      <w:r w:rsidR="00026E4F">
        <w:instrText xml:space="preserve"> ADDIN ZOTERO_ITEM CSL_CITATION {"citationID":"19ltpiupdg","properties":{"formattedCitation":"[2]","plainCitation":"[2]"},"citationItems":[{"id":269,"uris":["http://zotero.org/users/local/eqG0vHql/items/75AQJ35A"],"uri":["http://zotero.org/users/local/eqG0vHql/items/75AQJ35A"],"itemData":{"id":269,"type":"book","title":"Graph Theory, 1736-1936","publisher":"Clarendon Press","publisher-place":"New York, NY, USA","event-place":"New York, NY, USA","ISBN":"0-19-853916-9","author":[{"family":"Biggs","given":"N."},{"family":"Lloyd","given":"E. K."},{"family":"Wilson","given":"R. J."}],"issued":{"date-parts":[["1986"]]}}}],"schema":"https://github.com/citation-style-language/schema/raw/master/csl-citation.json"} </w:instrText>
      </w:r>
      <w:r>
        <w:fldChar w:fldCharType="separate"/>
      </w:r>
      <w:r w:rsidR="009A5408" w:rsidRPr="009A5408">
        <w:t>[2]</w:t>
      </w:r>
      <w:r>
        <w:fldChar w:fldCharType="end"/>
      </w:r>
      <w:r>
        <w:t>.</w:t>
      </w:r>
      <w:r>
        <w:rPr>
          <w:rFonts w:eastAsiaTheme="minorHAnsi"/>
          <w:szCs w:val="24"/>
          <w:lang w:val="en-GB"/>
        </w:rPr>
        <w:t xml:space="preserve"> Since then it became </w:t>
      </w:r>
      <w:r w:rsidRPr="007550B8">
        <w:rPr>
          <w:rFonts w:eastAsiaTheme="minorHAnsi"/>
          <w:szCs w:val="24"/>
          <w:lang w:val="en-GB"/>
        </w:rPr>
        <w:t>one of the</w:t>
      </w:r>
      <w:r>
        <w:rPr>
          <w:rFonts w:eastAsiaTheme="minorHAnsi"/>
          <w:szCs w:val="24"/>
          <w:lang w:val="en-GB"/>
        </w:rPr>
        <w:t xml:space="preserve"> most</w:t>
      </w:r>
      <w:r w:rsidRPr="007550B8">
        <w:rPr>
          <w:rFonts w:eastAsiaTheme="minorHAnsi"/>
          <w:szCs w:val="24"/>
          <w:lang w:val="en-GB"/>
        </w:rPr>
        <w:t xml:space="preserve"> popular </w:t>
      </w:r>
      <w:r w:rsidRPr="007550B8">
        <w:rPr>
          <w:rFonts w:eastAsiaTheme="minorHAnsi"/>
          <w:noProof/>
          <w:szCs w:val="24"/>
          <w:lang w:val="en-GB"/>
        </w:rPr>
        <w:t>NP-hard</w:t>
      </w:r>
      <w:r w:rsidRPr="007550B8">
        <w:rPr>
          <w:rFonts w:eastAsiaTheme="minorHAnsi"/>
          <w:szCs w:val="24"/>
          <w:lang w:val="en-GB"/>
        </w:rPr>
        <w:t xml:space="preserve"> problems</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Pead7OIH","properties":{"formattedCitation":"[3]","plainCitation":"[3]"},"citationItems":[{"id":148,"uris":["http://zotero.org/users/local/eqG0vHql/items/QSQR7M23"],"uri":["http://zotero.org/users/local/eqG0vHql/items/QSQR7M23"],"itemData":{"id":148,"type":"book","title":"The Traveling Salesman Problem: A Computational Study","collection-title":"Princeton Series in Applied Mathematics","publisher":"Princeton University Press","URL":"https://books.google.lk/books?id=zfIm94nNqPoC","ISBN":"978-1-4008-4110-3","author":[{"family":"Applegate","given":"D.L."},{"family":"Bixby","given":"R.E."},{"family":"Chvátal","given":"V."},{"family":"Cook","given":"W.J."}],"issued":{"date-parts":[["2011"]]}}}],"schema":"https://github.com/citation-style-language/schema/raw/master/csl-citation.json"} </w:instrText>
      </w:r>
      <w:r w:rsidRPr="007550B8">
        <w:rPr>
          <w:rFonts w:eastAsiaTheme="minorHAnsi"/>
          <w:szCs w:val="24"/>
          <w:lang w:val="en-GB"/>
        </w:rPr>
        <w:fldChar w:fldCharType="separate"/>
      </w:r>
      <w:r w:rsidR="009A5408" w:rsidRPr="009A5408">
        <w:t>[3]</w:t>
      </w:r>
      <w:r w:rsidRPr="007550B8">
        <w:rPr>
          <w:rFonts w:eastAsiaTheme="minorHAnsi"/>
          <w:szCs w:val="24"/>
          <w:lang w:val="en-GB"/>
        </w:rPr>
        <w:fldChar w:fldCharType="end"/>
      </w:r>
      <w:r w:rsidR="00026E4F">
        <w:rPr>
          <w:rFonts w:eastAsiaTheme="minorHAnsi"/>
          <w:szCs w:val="24"/>
          <w:lang w:val="en-GB"/>
        </w:rPr>
        <w:t xml:space="preserve"> and is commonly used as a benchmark for optimization algorithms</w:t>
      </w:r>
      <w:r>
        <w:rPr>
          <w:rFonts w:eastAsiaTheme="minorHAnsi"/>
          <w:szCs w:val="24"/>
          <w:lang w:val="en-GB"/>
        </w:rPr>
        <w:t>. In this problem, there is a set of cities and a salesman has to visit each city a</w:t>
      </w:r>
      <w:r w:rsidRPr="007550B8">
        <w:rPr>
          <w:rFonts w:eastAsiaTheme="minorHAnsi"/>
          <w:szCs w:val="24"/>
          <w:lang w:val="en-GB"/>
        </w:rPr>
        <w:t>nd return back to the city tha</w:t>
      </w:r>
      <w:r>
        <w:rPr>
          <w:rFonts w:eastAsiaTheme="minorHAnsi"/>
          <w:szCs w:val="24"/>
          <w:lang w:val="en-GB"/>
        </w:rPr>
        <w:t>t he started</w:t>
      </w:r>
      <w:r w:rsidRPr="007550B8">
        <w:rPr>
          <w:rFonts w:eastAsiaTheme="minorHAnsi"/>
          <w:szCs w:val="24"/>
          <w:lang w:val="en-GB"/>
        </w:rPr>
        <w:t>.</w:t>
      </w:r>
      <w:r>
        <w:rPr>
          <w:rFonts w:eastAsiaTheme="minorHAnsi"/>
          <w:szCs w:val="24"/>
          <w:lang w:val="en-GB"/>
        </w:rPr>
        <w:t xml:space="preserve"> The salesman’s path is known as a Hamiltonian circuit in graph theory</w:t>
      </w:r>
      <w:r w:rsidR="00026E4F">
        <w:rPr>
          <w:rFonts w:eastAsiaTheme="minorHAnsi"/>
          <w:szCs w:val="24"/>
          <w:lang w:val="en-GB"/>
        </w:rPr>
        <w:t xml:space="preserve"> where the vertices of the graph represents the cities and every edge represents the path between the two cities connected. Each edge has a non-negative cost and the sum of the whole path is the cost of that tour (i.e. objective function)</w:t>
      </w:r>
      <w:r>
        <w:rPr>
          <w:rFonts w:eastAsiaTheme="minorHAnsi"/>
          <w:szCs w:val="24"/>
          <w:lang w:val="en-GB"/>
        </w:rPr>
        <w:t>.</w:t>
      </w:r>
      <w:r w:rsidRPr="007550B8">
        <w:rPr>
          <w:rFonts w:eastAsiaTheme="minorHAnsi"/>
          <w:szCs w:val="24"/>
          <w:lang w:val="en-GB"/>
        </w:rPr>
        <w:t xml:space="preserve"> </w:t>
      </w:r>
      <w:r>
        <w:rPr>
          <w:rFonts w:eastAsiaTheme="minorHAnsi"/>
          <w:szCs w:val="24"/>
          <w:lang w:val="en-GB"/>
        </w:rPr>
        <w:t xml:space="preserve">Minimizing the total distance of the path i.e. finding the optimum path is the challenge of this problem. Even though there are a lot of conventional algorithms that can be used to solve this problem, all those fail as the number of cities increases. The reason behind this is that, with the increase of </w:t>
      </w:r>
      <w:r w:rsidRPr="00A477B2">
        <w:rPr>
          <w:rFonts w:eastAsiaTheme="minorHAnsi"/>
          <w:noProof/>
          <w:szCs w:val="24"/>
          <w:lang w:val="en-GB"/>
        </w:rPr>
        <w:t>the</w:t>
      </w:r>
      <w:r>
        <w:rPr>
          <w:rFonts w:eastAsiaTheme="minorHAnsi"/>
          <w:szCs w:val="24"/>
          <w:lang w:val="en-GB"/>
        </w:rPr>
        <w:t xml:space="preserve"> </w:t>
      </w:r>
      <w:r w:rsidRPr="00A477B2">
        <w:rPr>
          <w:rFonts w:eastAsiaTheme="minorHAnsi"/>
          <w:noProof/>
          <w:szCs w:val="24"/>
          <w:lang w:val="en-GB"/>
        </w:rPr>
        <w:t>number</w:t>
      </w:r>
      <w:r>
        <w:rPr>
          <w:rFonts w:eastAsiaTheme="minorHAnsi"/>
          <w:szCs w:val="24"/>
          <w:lang w:val="en-GB"/>
        </w:rPr>
        <w:t xml:space="preserve"> of cities, the time complexity incre</w:t>
      </w:r>
      <w:r w:rsidRPr="007550B8">
        <w:rPr>
          <w:rFonts w:eastAsiaTheme="minorHAnsi"/>
          <w:szCs w:val="24"/>
          <w:lang w:val="en-GB"/>
        </w:rPr>
        <w:t>ases exponentially</w:t>
      </w:r>
      <w:r>
        <w:rPr>
          <w:rFonts w:eastAsiaTheme="minorHAnsi"/>
          <w:szCs w:val="24"/>
          <w:lang w:val="en-GB"/>
        </w:rPr>
        <w:t>,</w:t>
      </w:r>
      <w:r w:rsidRPr="007550B8">
        <w:rPr>
          <w:rFonts w:eastAsiaTheme="minorHAnsi"/>
          <w:szCs w:val="24"/>
          <w:lang w:val="en-GB"/>
        </w:rPr>
        <w:t xml:space="preserve"> making it unsolvable using conventional optimization algorithms </w:t>
      </w:r>
      <w:r>
        <w:rPr>
          <w:rFonts w:eastAsiaTheme="minorHAnsi"/>
          <w:szCs w:val="24"/>
          <w:lang w:val="en-GB"/>
        </w:rPr>
        <w:t>with</w:t>
      </w:r>
      <w:r w:rsidRPr="007550B8">
        <w:rPr>
          <w:rFonts w:eastAsiaTheme="minorHAnsi"/>
          <w:szCs w:val="24"/>
          <w:lang w:val="en-GB"/>
        </w:rPr>
        <w:t xml:space="preserve"> the resources available up to date. </w:t>
      </w:r>
    </w:p>
    <w:p w:rsidR="002222EF" w:rsidRPr="00307EA6" w:rsidRDefault="00A477B2" w:rsidP="00307EA6">
      <w:pPr>
        <w:spacing w:after="160"/>
        <w:jc w:val="both"/>
        <w:rPr>
          <w:rFonts w:eastAsiaTheme="minorHAnsi"/>
          <w:szCs w:val="24"/>
          <w:lang w:val="en-GB"/>
        </w:rPr>
      </w:pPr>
      <w:r>
        <w:rPr>
          <w:rFonts w:eastAsiaTheme="minorHAnsi"/>
          <w:szCs w:val="24"/>
          <w:lang w:val="en-GB"/>
        </w:rPr>
        <w:t>The most common approaches to solve this, is by using approximation algorithms and heuristic algorithms such as Nearest neighbour algorithm</w:t>
      </w:r>
      <w:r w:rsidR="00026E4F">
        <w:rPr>
          <w:rFonts w:eastAsiaTheme="minorHAnsi"/>
          <w:szCs w:val="24"/>
          <w:lang w:val="en-GB"/>
        </w:rPr>
        <w:fldChar w:fldCharType="begin"/>
      </w:r>
      <w:r w:rsidR="00026E4F">
        <w:rPr>
          <w:rFonts w:eastAsiaTheme="minorHAnsi"/>
          <w:szCs w:val="24"/>
          <w:lang w:val="en-GB"/>
        </w:rPr>
        <w:instrText xml:space="preserve"> ADDIN ZOTERO_ITEM CSL_CITATION {"citationID":"hvupvf5l","properties":{"formattedCitation":"[4]","plainCitation":"[4]"},"citationItems":[{"id":276,"uris":["http://zotero.org/users/local/eqG0vHql/items/XN8HB7S2"],"uri":["http://zotero.org/users/local/eqG0vHql/items/XN8HB7S2"],"itemData":{"id":276,"type":"article-journal","title":"A COMPARITIVE STUDY OF NEAREST NEIGHBOUR ALGORITHM AND GENETIC ALGORITHM IN SOLVING TRAVELLING SALESMAN PROBLEM","source":"Google Scholar","URL":"https://www.irjet.net/archives/V3/i5/IRJET-V3I550.pdf","author":[{"family":"Khan","given":"Ajaz Ahmed"}],"issued":{"date-parts":[["2016"]]},"accessed":{"date-parts":[["2016",11,28]]}}}],"schema":"https://github.com/citation-style-language/schema/raw/master/csl-citation.json"} </w:instrText>
      </w:r>
      <w:r w:rsidR="00026E4F">
        <w:rPr>
          <w:rFonts w:eastAsiaTheme="minorHAnsi"/>
          <w:szCs w:val="24"/>
          <w:lang w:val="en-GB"/>
        </w:rPr>
        <w:fldChar w:fldCharType="separate"/>
      </w:r>
      <w:r w:rsidR="009A5408" w:rsidRPr="009A5408">
        <w:rPr>
          <w:rFonts w:eastAsiaTheme="minorHAnsi"/>
        </w:rPr>
        <w:t>[4]</w:t>
      </w:r>
      <w:r w:rsidR="00026E4F">
        <w:rPr>
          <w:rFonts w:eastAsiaTheme="minorHAnsi"/>
          <w:szCs w:val="24"/>
          <w:lang w:val="en-GB"/>
        </w:rPr>
        <w:fldChar w:fldCharType="end"/>
      </w:r>
      <w:r>
        <w:rPr>
          <w:rFonts w:eastAsiaTheme="minorHAnsi"/>
          <w:szCs w:val="24"/>
          <w:lang w:val="en-GB"/>
        </w:rPr>
        <w:t xml:space="preserve">, </w:t>
      </w:r>
      <w:r>
        <w:t>Interpolation algorithm</w:t>
      </w:r>
      <w:r w:rsidR="00026E4F">
        <w:fldChar w:fldCharType="begin"/>
      </w:r>
      <w:r w:rsidR="00026E4F">
        <w:instrText xml:space="preserve"> ADDIN ZOTERO_ITEM CSL_CITATION {"citationID":"b6e8c22ug","properties":{"formattedCitation":"[5]","plainCitation":"[5]"},"citationItems":[{"id":278,"uris":["http://zotero.org/users/local/eqG0vHql/items/J8TVCAUS"],"uri":["http://zotero.org/users/local/eqG0vHql/items/J8TVCAUS"],"itemData":{"id":278,"type":"chapter","title":"The Advantage of Intelligent Algorithms for TSP","container-title":"Traveling Salesman Problem, Theory and Applications, Prof. Donald Davendra (Ed.)","publisher":"InTech","page":"26-40","volume":"1","URL":"http://www.intechopen.com/books/traveling-salesman-problem-theory-and-applications/the-advantage-of-intelligent-algorithms-for-tsp","ISBN":"978-953-307-426-9","author":[{"literal":"Yuan-bin Mo"}],"issued":{"date-parts":[["2010",11]]}}}],"schema":"https://github.com/citation-style-language/schema/raw/master/csl-citation.json"} </w:instrText>
      </w:r>
      <w:r w:rsidR="00026E4F">
        <w:fldChar w:fldCharType="separate"/>
      </w:r>
      <w:r w:rsidR="009A5408" w:rsidRPr="009A5408">
        <w:t>[5]</w:t>
      </w:r>
      <w:r w:rsidR="00026E4F">
        <w:fldChar w:fldCharType="end"/>
      </w:r>
      <w:r>
        <w:t xml:space="preserve">, Probabilistic algorithm, Clark &amp; Wright algorithm, Christofides algorithm, Double spanning tree algorithm and various Hybrid algorithms. </w:t>
      </w:r>
      <w:r w:rsidR="00026E4F">
        <w:t>Furthermore, TSP has been solved using multi-agent systems and meta-heuristic algorithms which are said to be of a higher level than the heuristic algorithms</w:t>
      </w:r>
      <w:r w:rsidR="00026E4F">
        <w:fldChar w:fldCharType="begin"/>
      </w:r>
      <w:r w:rsidR="00026E4F">
        <w:instrText xml:space="preserve"> ADDIN ZOTERO_ITEM CSL_CITATION {"citationID":"2al38i3ir4","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00026E4F">
        <w:fldChar w:fldCharType="separate"/>
      </w:r>
      <w:r w:rsidR="009A5408" w:rsidRPr="009A5408">
        <w:t>[1]</w:t>
      </w:r>
      <w:r w:rsidR="00026E4F">
        <w:fldChar w:fldCharType="end"/>
      </w:r>
      <w:r w:rsidR="00026E4F">
        <w:t xml:space="preserve">. </w:t>
      </w:r>
      <w:r w:rsidRPr="007550B8">
        <w:rPr>
          <w:rFonts w:eastAsiaTheme="minorHAnsi"/>
          <w:szCs w:val="24"/>
          <w:lang w:val="en-GB"/>
        </w:rPr>
        <w:t xml:space="preserve">Dozens of </w:t>
      </w:r>
      <w:r w:rsidRPr="007550B8">
        <w:rPr>
          <w:rFonts w:eastAsiaTheme="minorHAnsi"/>
          <w:noProof/>
          <w:szCs w:val="24"/>
          <w:lang w:val="en-GB"/>
        </w:rPr>
        <w:t>research</w:t>
      </w:r>
      <w:r w:rsidRPr="007550B8">
        <w:rPr>
          <w:rFonts w:eastAsiaTheme="minorHAnsi"/>
          <w:szCs w:val="24"/>
          <w:lang w:val="en-GB"/>
        </w:rPr>
        <w:t xml:space="preserve"> have been carried out in order to solve this problem using various Nature-Inspired</w:t>
      </w:r>
      <w:r w:rsidR="00026E4F">
        <w:rPr>
          <w:rFonts w:eastAsiaTheme="minorHAnsi"/>
          <w:szCs w:val="24"/>
          <w:lang w:val="en-GB"/>
        </w:rPr>
        <w:t xml:space="preserve"> Meta-heuristic</w:t>
      </w:r>
      <w:r w:rsidRPr="007550B8">
        <w:rPr>
          <w:rFonts w:eastAsiaTheme="minorHAnsi"/>
          <w:szCs w:val="24"/>
          <w:lang w:val="en-GB"/>
        </w:rPr>
        <w:t xml:space="preserve"> Algorithms including algorithms like Genetic algorithms</w:t>
      </w:r>
      <w:r>
        <w:rPr>
          <w:rFonts w:eastAsiaTheme="minorHAnsi"/>
          <w:szCs w:val="24"/>
          <w:lang w:val="en-GB"/>
        </w:rPr>
        <w:t xml:space="preserve">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M8JGSnKo","properties":{"formattedCitation":"[6]","plainCitation":"[6]"},"citationItems":[{"id":134,"uris":["http://zotero.org/users/local/eqG0vHql/items/SGXAB63F"],"uri":["http://zotero.org/users/local/eqG0vHql/items/SGXAB63F"],"itemData":{"id":134,"type":"article-journal","title":"Genetic algorithm for the traveling salesman problem using sequential constructive crossover operator","container-title":"International Journal of Biometrics &amp; Bioinformatics (IJBB)","page":"96","volume":"3","issue":"6","source":"Google Scholar","author":[{"family":"Ahmed","given":"Zakir H."}],"issued":{"date-parts":[["2010"]]}}}],"schema":"https://github.com/citation-style-language/schema/raw/master/csl-citation.json"} </w:instrText>
      </w:r>
      <w:r w:rsidRPr="007550B8">
        <w:rPr>
          <w:rFonts w:eastAsiaTheme="minorHAnsi"/>
          <w:szCs w:val="24"/>
          <w:lang w:val="en-GB"/>
        </w:rPr>
        <w:fldChar w:fldCharType="separate"/>
      </w:r>
      <w:r w:rsidR="009A5408" w:rsidRPr="009A5408">
        <w:t>[6]</w:t>
      </w:r>
      <w:r w:rsidRPr="007550B8">
        <w:rPr>
          <w:rFonts w:eastAsiaTheme="minorHAnsi"/>
          <w:szCs w:val="24"/>
          <w:lang w:val="en-GB"/>
        </w:rPr>
        <w:fldChar w:fldCharType="end"/>
      </w:r>
      <w:r w:rsidRPr="007550B8">
        <w:rPr>
          <w:rFonts w:eastAsiaTheme="minorHAnsi"/>
          <w:szCs w:val="24"/>
          <w:lang w:val="en-GB"/>
        </w:rPr>
        <w:t xml:space="preserve">, Ant Colony Optimization Algorithms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dmdDyo9u","properties":{"formattedCitation":"[7]","plainCitation":"[7]"},"citationItems":[{"id":30,"uris":["http://zotero.org/users/local/eqG0vHql/items/M39S7EDS"],"uri":["http://zotero.org/users/local/eqG0vHql/items/M39S7EDS"],"itemData":{"id":30,"type":"article-journal","title":"Ant colony system: a cooperative learning approach to the traveling salesman problem","container-title":"Evolutionary Computation, IEEE Transactions on","page":"53–66","volume":"1","issue":"1","source":"Google Scholar","shortTitle":"Ant colony system","author":[{"family":"Dorigo","given":"Marco"},{"family":"Gambardella","given":"Luca Maria"}],"issued":{"date-parts":[["1997"]]}}}],"schema":"https://github.com/citation-style-language/schema/raw/master/csl-citation.json"} </w:instrText>
      </w:r>
      <w:r w:rsidRPr="007550B8">
        <w:rPr>
          <w:rFonts w:eastAsiaTheme="minorHAnsi"/>
          <w:szCs w:val="24"/>
          <w:lang w:val="en-GB"/>
        </w:rPr>
        <w:fldChar w:fldCharType="separate"/>
      </w:r>
      <w:r w:rsidR="009A5408" w:rsidRPr="009A5408">
        <w:t>[7]</w:t>
      </w:r>
      <w:r w:rsidRPr="007550B8">
        <w:rPr>
          <w:rFonts w:eastAsiaTheme="minorHAnsi"/>
          <w:szCs w:val="24"/>
          <w:lang w:val="en-GB"/>
        </w:rPr>
        <w:fldChar w:fldCharType="end"/>
      </w:r>
      <w:r w:rsidRPr="007550B8">
        <w:rPr>
          <w:rFonts w:eastAsiaTheme="minorHAnsi"/>
          <w:szCs w:val="24"/>
          <w:lang w:val="en-GB"/>
        </w:rPr>
        <w:t xml:space="preserve">, Firefly algorithm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aEUmwvAp","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rFonts w:eastAsiaTheme="minorHAnsi"/>
          <w:szCs w:val="24"/>
          <w:lang w:val="en-GB"/>
        </w:rPr>
        <w:fldChar w:fldCharType="separate"/>
      </w:r>
      <w:r w:rsidR="009A5408" w:rsidRPr="009A5408">
        <w:t>[8]</w:t>
      </w:r>
      <w:r w:rsidRPr="007550B8">
        <w:rPr>
          <w:rFonts w:eastAsiaTheme="minorHAnsi"/>
          <w:szCs w:val="24"/>
          <w:lang w:val="en-GB"/>
        </w:rPr>
        <w:fldChar w:fldCharType="end"/>
      </w:r>
      <w:r w:rsidRPr="007550B8">
        <w:rPr>
          <w:rFonts w:eastAsiaTheme="minorHAnsi"/>
          <w:szCs w:val="24"/>
          <w:lang w:val="en-GB"/>
        </w:rPr>
        <w:t xml:space="preserve"> etc.</w:t>
      </w:r>
    </w:p>
    <w:p w:rsidR="00BF46CF" w:rsidRPr="00FA3FA5" w:rsidRDefault="002222EF" w:rsidP="00FA3FA5">
      <w:pPr>
        <w:pStyle w:val="Heading2"/>
      </w:pPr>
      <w:bookmarkStart w:id="11" w:name="_Toc468357814"/>
      <w:r w:rsidRPr="00FA3FA5">
        <w:t>Problem in brief</w:t>
      </w:r>
      <w:bookmarkEnd w:id="11"/>
    </w:p>
    <w:p w:rsidR="00026E4F" w:rsidRPr="00026E4F" w:rsidRDefault="00026E4F" w:rsidP="00026E4F">
      <w:pPr>
        <w:jc w:val="both"/>
        <w:rPr>
          <w:sz w:val="24"/>
          <w:szCs w:val="24"/>
        </w:rPr>
      </w:pPr>
      <w:r w:rsidRPr="00026E4F">
        <w:rPr>
          <w:sz w:val="24"/>
          <w:szCs w:val="24"/>
        </w:rPr>
        <w:t xml:space="preserve">Most of the NP-hard problems have been successfully solved using meta-heuristic algorithms. However, these algorithms have algorithm-specific parameters where the performance of the algorithm is highly dependent on the values of these parameters. Identifying the optimal value </w:t>
      </w:r>
      <w:r w:rsidRPr="00026E4F">
        <w:rPr>
          <w:sz w:val="24"/>
          <w:szCs w:val="24"/>
        </w:rPr>
        <w:lastRenderedPageBreak/>
        <w:t xml:space="preserve">for these variables is normally, done using trial and error method, where the values are statistically compared against the performance. It would certainly be better if we could just input the problem and straight away receive the solution. So, in order to achieve this, we should figure out a way to automate the process of optimizing the parameters. </w:t>
      </w:r>
    </w:p>
    <w:p w:rsidR="00026E4F" w:rsidRDefault="00026E4F" w:rsidP="00026E4F">
      <w:pPr>
        <w:jc w:val="both"/>
        <w:rPr>
          <w:sz w:val="24"/>
          <w:szCs w:val="24"/>
        </w:rPr>
      </w:pPr>
      <w:r w:rsidRPr="00026E4F">
        <w:rPr>
          <w:sz w:val="24"/>
          <w:szCs w:val="24"/>
        </w:rPr>
        <w:t xml:space="preserve">Parameter tuning can be described as a process of optimizing the optimization algorithm. The problem is that, when </w:t>
      </w:r>
      <w:r>
        <w:rPr>
          <w:sz w:val="24"/>
          <w:szCs w:val="24"/>
        </w:rPr>
        <w:t>applying</w:t>
      </w:r>
      <w:r w:rsidRPr="00026E4F">
        <w:rPr>
          <w:sz w:val="24"/>
          <w:szCs w:val="24"/>
        </w:rPr>
        <w:t xml:space="preserve"> another algorithm (say B) to optimize one algorithm (say A), we will need a third algorithm (say C) to optimize the parameters of the second algorithm (B), not to forget that we are not sure whether C is well-tuned. When this continuously repeats, it creates and endlessly recurring process. This provides us with the idea that there should be an alternate process for this parameter tuning.</w:t>
      </w:r>
    </w:p>
    <w:p w:rsidR="00307EA6" w:rsidRPr="00CC63BB" w:rsidRDefault="00307EA6" w:rsidP="00026E4F">
      <w:pPr>
        <w:jc w:val="both"/>
        <w:rPr>
          <w:sz w:val="24"/>
          <w:szCs w:val="24"/>
        </w:rPr>
      </w:pPr>
    </w:p>
    <w:p w:rsidR="00BF46CF" w:rsidRDefault="00696276" w:rsidP="006B2D45">
      <w:pPr>
        <w:pStyle w:val="Heading2"/>
      </w:pPr>
      <w:bookmarkStart w:id="12" w:name="_Toc468357815"/>
      <w:r>
        <w:t>Aim</w:t>
      </w:r>
      <w:r w:rsidR="002222EF">
        <w:t xml:space="preserve"> of the research</w:t>
      </w:r>
      <w:bookmarkEnd w:id="12"/>
    </w:p>
    <w:p w:rsidR="00026E4F" w:rsidRDefault="00FE5EFE" w:rsidP="00026E4F">
      <w:pPr>
        <w:spacing w:after="160" w:line="259" w:lineRule="auto"/>
        <w:jc w:val="both"/>
        <w:rPr>
          <w:rFonts w:eastAsiaTheme="minorHAnsi"/>
          <w:lang w:val="en-GB"/>
        </w:rPr>
      </w:pPr>
      <w:r w:rsidRPr="00362B5B">
        <w:rPr>
          <w:sz w:val="24"/>
          <w:szCs w:val="22"/>
        </w:rPr>
        <w:t xml:space="preserve">This thesis proposes </w:t>
      </w:r>
      <w:r w:rsidR="00026E4F" w:rsidRPr="007550B8">
        <w:rPr>
          <w:rFonts w:eastAsiaTheme="minorHAnsi"/>
          <w:lang w:val="en-GB"/>
        </w:rPr>
        <w:t>a self-tuning firefly algorithm to solve the Travelling Salesman Problem.</w:t>
      </w:r>
    </w:p>
    <w:p w:rsidR="00696276" w:rsidRDefault="0069627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Default="00766636" w:rsidP="006B2D45">
      <w:pPr>
        <w:pStyle w:val="BodyTextFirstIndent"/>
        <w:spacing w:line="360" w:lineRule="auto"/>
        <w:rPr>
          <w:b/>
          <w:sz w:val="24"/>
          <w:szCs w:val="22"/>
        </w:rPr>
      </w:pPr>
    </w:p>
    <w:p w:rsidR="00766636" w:rsidRPr="00696276" w:rsidRDefault="00766636" w:rsidP="006B2D45">
      <w:pPr>
        <w:pStyle w:val="BodyTextFirstIndent"/>
        <w:spacing w:line="360" w:lineRule="auto"/>
      </w:pPr>
    </w:p>
    <w:p w:rsidR="00321EFE" w:rsidRDefault="002222EF" w:rsidP="006B2D45">
      <w:pPr>
        <w:pStyle w:val="Heading2"/>
      </w:pPr>
      <w:bookmarkStart w:id="13" w:name="_Toc468357816"/>
      <w:r>
        <w:t>Objectives of the research</w:t>
      </w:r>
      <w:bookmarkEnd w:id="13"/>
    </w:p>
    <w:p w:rsidR="00BF46CF" w:rsidRDefault="00FE5EFE" w:rsidP="006B2D45">
      <w:pPr>
        <w:pStyle w:val="BodyTextFirstIndent"/>
        <w:spacing w:line="360" w:lineRule="auto"/>
        <w:ind w:firstLine="0"/>
        <w:rPr>
          <w:sz w:val="24"/>
          <w:szCs w:val="22"/>
        </w:rPr>
      </w:pPr>
      <w:r w:rsidRPr="00362B5B">
        <w:rPr>
          <w:sz w:val="24"/>
          <w:szCs w:val="22"/>
        </w:rPr>
        <w:t xml:space="preserve">As an approach to design and </w:t>
      </w:r>
      <w:r w:rsidR="00026E4F">
        <w:rPr>
          <w:sz w:val="24"/>
          <w:szCs w:val="22"/>
        </w:rPr>
        <w:t xml:space="preserve">develop </w:t>
      </w:r>
      <w:r w:rsidR="00026E4F" w:rsidRPr="007550B8">
        <w:rPr>
          <w:rFonts w:eastAsiaTheme="minorHAnsi"/>
          <w:lang w:val="en-GB"/>
        </w:rPr>
        <w:t>a self-tuning firefly algorithm to solve the Travelling Salesman Problem</w:t>
      </w:r>
      <w:r w:rsidRPr="00362B5B">
        <w:rPr>
          <w:sz w:val="24"/>
          <w:szCs w:val="22"/>
        </w:rPr>
        <w:t xml:space="preserve">, the following objectives have been </w:t>
      </w:r>
      <w:r w:rsidR="00026E4F">
        <w:rPr>
          <w:sz w:val="24"/>
          <w:szCs w:val="22"/>
        </w:rPr>
        <w:t>formulated</w:t>
      </w:r>
      <w:r w:rsidRPr="00362B5B">
        <w:rPr>
          <w:sz w:val="24"/>
          <w:szCs w:val="22"/>
        </w:rPr>
        <w:t>.</w:t>
      </w:r>
    </w:p>
    <w:p w:rsidR="00026E4F" w:rsidRDefault="00026E4F" w:rsidP="00C22135">
      <w:pPr>
        <w:numPr>
          <w:ilvl w:val="0"/>
          <w:numId w:val="11"/>
        </w:numPr>
        <w:spacing w:after="160"/>
        <w:contextualSpacing/>
        <w:jc w:val="both"/>
        <w:rPr>
          <w:rFonts w:eastAsiaTheme="minorHAnsi"/>
          <w:lang w:val="en-GB"/>
        </w:rPr>
      </w:pPr>
      <w:r>
        <w:rPr>
          <w:rFonts w:eastAsiaTheme="minorHAnsi"/>
          <w:lang w:val="en-GB"/>
        </w:rPr>
        <w:t>To study the characteristics of Nature-Inspired Algorithms</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t>To s</w:t>
      </w:r>
      <w:r w:rsidRPr="007550B8">
        <w:rPr>
          <w:rFonts w:eastAsiaTheme="minorHAnsi"/>
          <w:lang w:val="en-GB"/>
        </w:rPr>
        <w:t xml:space="preserve">tudy </w:t>
      </w:r>
      <w:r>
        <w:rPr>
          <w:rFonts w:eastAsiaTheme="minorHAnsi"/>
          <w:lang w:val="en-GB"/>
        </w:rPr>
        <w:t>the nature of firefly algorithm</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t>To l</w:t>
      </w:r>
      <w:r w:rsidRPr="007550B8">
        <w:rPr>
          <w:rFonts w:eastAsiaTheme="minorHAnsi"/>
          <w:lang w:val="en-GB"/>
        </w:rPr>
        <w:t xml:space="preserve">earn the </w:t>
      </w:r>
      <w:r w:rsidRPr="007550B8">
        <w:rPr>
          <w:rFonts w:eastAsiaTheme="minorHAnsi"/>
          <w:noProof/>
          <w:lang w:val="en-GB"/>
        </w:rPr>
        <w:t>behavior</w:t>
      </w:r>
      <w:r w:rsidRPr="007550B8">
        <w:rPr>
          <w:rFonts w:eastAsiaTheme="minorHAnsi"/>
          <w:lang w:val="en-GB"/>
        </w:rPr>
        <w:t xml:space="preserve"> of th</w:t>
      </w:r>
      <w:r>
        <w:rPr>
          <w:rFonts w:eastAsiaTheme="minorHAnsi"/>
          <w:lang w:val="en-GB"/>
        </w:rPr>
        <w:t>e algorithm-specific parameters</w:t>
      </w:r>
    </w:p>
    <w:p w:rsidR="00026E4F" w:rsidRPr="007550B8" w:rsidRDefault="00026E4F" w:rsidP="00C22135">
      <w:pPr>
        <w:numPr>
          <w:ilvl w:val="0"/>
          <w:numId w:val="11"/>
        </w:numPr>
        <w:spacing w:after="160"/>
        <w:contextualSpacing/>
        <w:jc w:val="both"/>
        <w:rPr>
          <w:rFonts w:eastAsiaTheme="minorHAnsi"/>
          <w:lang w:val="en-GB"/>
        </w:rPr>
      </w:pPr>
      <w:r>
        <w:rPr>
          <w:rFonts w:eastAsiaTheme="minorHAnsi"/>
          <w:lang w:val="en-GB"/>
        </w:rPr>
        <w:lastRenderedPageBreak/>
        <w:t>To i</w:t>
      </w:r>
      <w:r w:rsidRPr="007550B8">
        <w:rPr>
          <w:rFonts w:eastAsiaTheme="minorHAnsi"/>
          <w:lang w:val="en-GB"/>
        </w:rPr>
        <w:t>mplement firefly algorithm to solve the TSP.</w:t>
      </w:r>
    </w:p>
    <w:p w:rsidR="00026E4F" w:rsidRPr="00026E4F" w:rsidRDefault="00026E4F" w:rsidP="00C22135">
      <w:pPr>
        <w:numPr>
          <w:ilvl w:val="0"/>
          <w:numId w:val="11"/>
        </w:numPr>
        <w:spacing w:after="160"/>
        <w:contextualSpacing/>
        <w:jc w:val="both"/>
        <w:rPr>
          <w:sz w:val="24"/>
          <w:szCs w:val="22"/>
        </w:rPr>
      </w:pPr>
      <w:r w:rsidRPr="00026E4F">
        <w:rPr>
          <w:rFonts w:eastAsiaTheme="minorHAnsi"/>
          <w:lang w:val="en-GB"/>
        </w:rPr>
        <w:t>Adopt the self-tuning framework to the implemented firefly algorithm.</w:t>
      </w:r>
    </w:p>
    <w:p w:rsidR="00026E4F" w:rsidRPr="00026E4F" w:rsidRDefault="00026E4F" w:rsidP="00C22135">
      <w:pPr>
        <w:numPr>
          <w:ilvl w:val="0"/>
          <w:numId w:val="11"/>
        </w:numPr>
        <w:spacing w:after="160"/>
        <w:contextualSpacing/>
        <w:jc w:val="both"/>
        <w:rPr>
          <w:sz w:val="24"/>
          <w:szCs w:val="22"/>
        </w:rPr>
      </w:pPr>
      <w:r w:rsidRPr="00026E4F">
        <w:rPr>
          <w:rFonts w:eastAsiaTheme="minorHAnsi"/>
          <w:lang w:val="en-GB"/>
        </w:rPr>
        <w:t>Discuss and compare the performance of the self-tuning firefly algorithm</w:t>
      </w:r>
    </w:p>
    <w:p w:rsidR="0059474F" w:rsidRPr="00362B5B" w:rsidRDefault="0059474F" w:rsidP="006B2D45">
      <w:pPr>
        <w:pStyle w:val="BodyTextFirstIndent"/>
        <w:spacing w:line="360" w:lineRule="auto"/>
        <w:ind w:firstLine="0"/>
        <w:rPr>
          <w:sz w:val="24"/>
          <w:szCs w:val="22"/>
        </w:rPr>
      </w:pPr>
    </w:p>
    <w:p w:rsidR="002222EF" w:rsidRDefault="002222EF" w:rsidP="006B2D45">
      <w:pPr>
        <w:pStyle w:val="Heading2"/>
      </w:pPr>
      <w:bookmarkStart w:id="14" w:name="_Toc468357817"/>
      <w:r>
        <w:t>Hypothesis</w:t>
      </w:r>
      <w:bookmarkEnd w:id="14"/>
    </w:p>
    <w:p w:rsidR="002222EF" w:rsidRPr="00362B5B" w:rsidRDefault="007048AE" w:rsidP="00FA3FA5">
      <w:pPr>
        <w:pStyle w:val="NTKDU"/>
      </w:pPr>
      <w:r w:rsidRPr="00362B5B">
        <w:t xml:space="preserve">The hypothesis employed in the thesis can be state as </w:t>
      </w:r>
      <w:r w:rsidR="00026E4F">
        <w:t>the Firefly Algorithm can be self-tuned in order to solve the Travelling Salesman Problem</w:t>
      </w:r>
      <w:r w:rsidRPr="00362B5B">
        <w:t>.</w:t>
      </w:r>
    </w:p>
    <w:p w:rsidR="007048AE" w:rsidRDefault="007048AE" w:rsidP="00FA3FA5">
      <w:pPr>
        <w:pStyle w:val="NTKDU"/>
      </w:pPr>
    </w:p>
    <w:p w:rsidR="002222EF" w:rsidRDefault="002222EF" w:rsidP="006B2D45">
      <w:pPr>
        <w:pStyle w:val="Heading2"/>
      </w:pPr>
      <w:bookmarkStart w:id="15" w:name="_Toc468357818"/>
      <w:r>
        <w:t>Overview of the thesis</w:t>
      </w:r>
      <w:bookmarkEnd w:id="15"/>
    </w:p>
    <w:p w:rsidR="00026E4F" w:rsidRPr="00026E4F" w:rsidRDefault="00026E4F" w:rsidP="00026E4F">
      <w:pPr>
        <w:pStyle w:val="NTKDU"/>
        <w:rPr>
          <w:color w:val="000000"/>
          <w:sz w:val="23"/>
          <w:szCs w:val="23"/>
          <w:lang w:bidi="ta-IN"/>
        </w:rPr>
      </w:pPr>
      <w:r w:rsidRPr="00026E4F">
        <w:rPr>
          <w:color w:val="000000"/>
          <w:sz w:val="23"/>
          <w:szCs w:val="23"/>
          <w:lang w:bidi="ta-IN"/>
        </w:rPr>
        <w:t>In this chapter, Nature-Inspired Algorithms and Travelling Salesman Problem were briefed. Then, the problem was presented followed by the aim, objectives and the hypothesis of the research.</w:t>
      </w:r>
    </w:p>
    <w:p w:rsidR="00432531" w:rsidRDefault="00026E4F" w:rsidP="00026E4F">
      <w:pPr>
        <w:pStyle w:val="NTKDU"/>
        <w:rPr>
          <w:color w:val="000000"/>
          <w:sz w:val="23"/>
          <w:szCs w:val="23"/>
          <w:lang w:bidi="ta-IN"/>
        </w:rPr>
      </w:pPr>
      <w:r w:rsidRPr="00026E4F">
        <w:rPr>
          <w:color w:val="000000"/>
          <w:sz w:val="23"/>
          <w:szCs w:val="23"/>
          <w:lang w:bidi="ta-IN"/>
        </w:rPr>
        <w:t>The second chapter is the literature survey on nature-inspired algorithms, their applications and drawbacks.</w:t>
      </w:r>
    </w:p>
    <w:p w:rsidR="002222EF" w:rsidRDefault="002222EF" w:rsidP="006B2D45">
      <w:pPr>
        <w:pStyle w:val="Heading2"/>
      </w:pPr>
      <w:bookmarkStart w:id="16" w:name="_Toc468357819"/>
      <w:r>
        <w:t>Summary</w:t>
      </w:r>
      <w:bookmarkEnd w:id="16"/>
    </w:p>
    <w:p w:rsidR="00B373AC" w:rsidRDefault="00026E4F" w:rsidP="00026E4F">
      <w:pPr>
        <w:pStyle w:val="BodyTextFirstIndent"/>
        <w:spacing w:line="360" w:lineRule="auto"/>
        <w:ind w:firstLine="0"/>
        <w:rPr>
          <w:sz w:val="23"/>
          <w:szCs w:val="23"/>
          <w:lang w:bidi="ta-IN"/>
        </w:rPr>
      </w:pPr>
      <w:r w:rsidRPr="00026E4F">
        <w:t>This chapter describes the background related to the problem i.e. nature-inspired algorithms and the Travelling Salesman Problem. Then the problem addressed in this thesis was stated, followed by the aim, objectives and hypothesis of the research. Finally, the overview of this thesis was presented.</w:t>
      </w:r>
    </w:p>
    <w:p w:rsidR="00321EFE" w:rsidRPr="00696276" w:rsidRDefault="00321EFE" w:rsidP="006B2D45">
      <w:pPr>
        <w:rPr>
          <w:sz w:val="23"/>
          <w:szCs w:val="23"/>
          <w:lang w:bidi="ta-IN"/>
        </w:rPr>
      </w:pPr>
      <w:r>
        <w:rPr>
          <w:sz w:val="23"/>
          <w:szCs w:val="23"/>
          <w:lang w:bidi="ta-IN"/>
        </w:rPr>
        <w:br w:type="page"/>
      </w:r>
    </w:p>
    <w:p w:rsidR="00AF52F8" w:rsidRDefault="00AF52F8" w:rsidP="00307EA6">
      <w:pPr>
        <w:pStyle w:val="Heading1"/>
        <w:ind w:left="0"/>
      </w:pPr>
      <w:r>
        <w:lastRenderedPageBreak/>
        <w:br/>
      </w:r>
      <w:bookmarkStart w:id="17" w:name="_Toc468357820"/>
      <w:r w:rsidR="002222EF">
        <w:t>State of the a</w:t>
      </w:r>
      <w:r>
        <w:t>rt</w:t>
      </w:r>
      <w:bookmarkEnd w:id="17"/>
      <w:r w:rsidR="002222EF">
        <w:t xml:space="preserve"> </w:t>
      </w:r>
    </w:p>
    <w:p w:rsidR="00AF52F8" w:rsidRDefault="00AF52F8" w:rsidP="006B2D45">
      <w:pPr>
        <w:pStyle w:val="Heading2"/>
      </w:pPr>
      <w:bookmarkStart w:id="18" w:name="_Toc468357821"/>
      <w:r>
        <w:t>Introduction</w:t>
      </w:r>
      <w:bookmarkEnd w:id="18"/>
    </w:p>
    <w:p w:rsidR="00A477B2" w:rsidRPr="007550B8" w:rsidRDefault="00A477B2" w:rsidP="00A477B2">
      <w:pPr>
        <w:jc w:val="both"/>
        <w:rPr>
          <w:lang w:val="en-GB"/>
        </w:rPr>
      </w:pPr>
      <w:r w:rsidRPr="00026E4F">
        <w:rPr>
          <w:lang w:val="en-GB"/>
        </w:rPr>
        <w:t xml:space="preserve">Most of the real-world optimization problems have to deal with NP-hard problems and </w:t>
      </w:r>
      <w:r w:rsidRPr="00026E4F">
        <w:rPr>
          <w:noProof/>
          <w:lang w:val="en-GB"/>
        </w:rPr>
        <w:t>are,</w:t>
      </w:r>
      <w:r w:rsidRPr="00026E4F">
        <w:rPr>
          <w:lang w:val="en-GB"/>
        </w:rPr>
        <w:t xml:space="preserve"> therefore, very challenging to be solved. Optimization tools must be used in order to solve such problems, but there is no guarantee that optimality can be achieved </w:t>
      </w:r>
      <w:r w:rsidRPr="00026E4F">
        <w:rPr>
          <w:lang w:val="en-GB"/>
        </w:rPr>
        <w:fldChar w:fldCharType="begin"/>
      </w:r>
      <w:r w:rsidR="00026E4F" w:rsidRPr="00026E4F">
        <w:rPr>
          <w:lang w:val="en-GB"/>
        </w:rPr>
        <w:instrText xml:space="preserve"> ADDIN ZOTERO_ITEM CSL_CITATION {"citationID":"2hh7fhgfv0","properties":{"formattedCitation":"[9]","plainCitation":"[9]"},"citationItems":[{"id":246,"uris":["http://zotero.org/users/local/eqG0vHql/items/HKJBA9ZB"],"uri":["http://zotero.org/users/local/eqG0vHql/items/HKJBA9ZB"],"itemData":{"id":246,"type":"book","title":"Handbook of Research on Swarm Intelligence in Engineering","collection-title":"Advances in Computational Intelligence and Robotics:","publisher":"IGI Global","URL":"https://books.google.lk/books?id=OoUfCgAAQBAJ","ISBN":"978-1-4666-8292-4","author":[{"family":"Bhattacharyya","given":"S."}],"issued":{"date-parts":[["2015"]]}}}],"schema":"https://github.com/citation-style-language/schema/raw/master/csl-citation.json"} </w:instrText>
      </w:r>
      <w:r w:rsidRPr="00026E4F">
        <w:rPr>
          <w:lang w:val="en-GB"/>
        </w:rPr>
        <w:fldChar w:fldCharType="separate"/>
      </w:r>
      <w:r w:rsidR="009A5408" w:rsidRPr="009A5408">
        <w:rPr>
          <w:rFonts w:ascii="Calibri" w:hAnsi="Calibri" w:cs="Calibri"/>
        </w:rPr>
        <w:t>[9]</w:t>
      </w:r>
      <w:r w:rsidRPr="00026E4F">
        <w:rPr>
          <w:lang w:val="en-GB"/>
        </w:rPr>
        <w:fldChar w:fldCharType="end"/>
      </w:r>
      <w:r w:rsidRPr="00026E4F">
        <w:rPr>
          <w:lang w:val="en-GB"/>
        </w:rPr>
        <w:t>. Because of the inherent solution mechanism of the conventional or classical optimization algorithms, these impose limitations on solving mathematical programming. Furthermore, conventional algorithms are not at all efficient in solving NP-</w:t>
      </w:r>
      <w:r w:rsidR="00026E4F" w:rsidRPr="00026E4F">
        <w:rPr>
          <w:lang w:val="en-GB"/>
        </w:rPr>
        <w:t xml:space="preserve">hard </w:t>
      </w:r>
      <w:r w:rsidRPr="00026E4F">
        <w:rPr>
          <w:lang w:val="en-GB"/>
        </w:rPr>
        <w:t xml:space="preserve">problems </w:t>
      </w:r>
      <w:r w:rsidRPr="00026E4F">
        <w:rPr>
          <w:lang w:val="en-GB"/>
        </w:rPr>
        <w:fldChar w:fldCharType="begin"/>
      </w:r>
      <w:r w:rsidR="00026E4F" w:rsidRPr="00026E4F">
        <w:rPr>
          <w:lang w:val="en-GB"/>
        </w:rPr>
        <w:instrText xml:space="preserve"> ADDIN ZOTERO_ITEM CSL_CITATION {"citationID":"kbahLfnQ","properties":{"formattedCitation":"[10]","plainCitation":"[10]"},"citationItems":[{"id":247,"uris":["http://zotero.org/users/local/eqG0vHql/items/QU9IGENA"],"uri":["http://zotero.org/users/local/eqG0vHql/items/QU9IGENA"],"itemData":{"id":247,"type":"article-journal","title":"Artificial bee colony algorithm and its application to generalized assignment problem","container-title":"Swarm Intelligence: Focus on Ant and particle swarm optimization","page":"113–144","DOI":"10.5772/5101","author":[{"family":"Baykasoglu","given":"Adil"},{"family":"Ozbakir","given":"Lale"},{"family":"Tapkan","given":"Pınar"}],"issued":{"date-parts":[["2007"]]}}}],"schema":"https://github.com/citation-style-language/schema/raw/master/csl-citation.json"} </w:instrText>
      </w:r>
      <w:r w:rsidRPr="00026E4F">
        <w:rPr>
          <w:lang w:val="en-GB"/>
        </w:rPr>
        <w:fldChar w:fldCharType="separate"/>
      </w:r>
      <w:r w:rsidR="009A5408" w:rsidRPr="009A5408">
        <w:rPr>
          <w:rFonts w:ascii="Calibri" w:hAnsi="Calibri" w:cs="Calibri"/>
        </w:rPr>
        <w:t>[10]</w:t>
      </w:r>
      <w:r w:rsidRPr="00026E4F">
        <w:rPr>
          <w:lang w:val="en-GB"/>
        </w:rPr>
        <w:fldChar w:fldCharType="end"/>
      </w:r>
      <w:r w:rsidRPr="00026E4F">
        <w:rPr>
          <w:lang w:val="en-GB"/>
        </w:rPr>
        <w:t>. But, no matter how complex it becomes, nature finds a way to maintain its equilibrium regardless of the number of external factors disturbing it. So researchers started to explore the nature to gain inspirations, to come up with means to solve these problems. In the current literature, there are dozens of nature-inspired algorithms which are designed with the expectation of overcoming the flaws of the conventional algorithms.</w:t>
      </w:r>
      <w:r w:rsidRPr="007550B8">
        <w:rPr>
          <w:lang w:val="en-GB"/>
        </w:rPr>
        <w:t xml:space="preserve"> </w:t>
      </w:r>
    </w:p>
    <w:p w:rsidR="00A477B2" w:rsidRPr="007550B8" w:rsidRDefault="00A477B2" w:rsidP="00A477B2">
      <w:pPr>
        <w:jc w:val="both"/>
        <w:rPr>
          <w:lang w:val="en-GB"/>
        </w:rPr>
      </w:pPr>
      <w:r w:rsidRPr="007550B8">
        <w:rPr>
          <w:lang w:val="en-GB"/>
        </w:rPr>
        <w:t>Among those, Genetic Algorithms</w:t>
      </w:r>
      <w:r>
        <w:rPr>
          <w:lang w:val="en-GB"/>
        </w:rPr>
        <w:fldChar w:fldCharType="begin"/>
      </w:r>
      <w:r w:rsidR="00026E4F">
        <w:rPr>
          <w:lang w:val="en-GB"/>
        </w:rPr>
        <w:instrText xml:space="preserve"> ADDIN ZOTERO_ITEM CSL_CITATION {"citationID":"1pqol82mmb","properties":{"formattedCitation":"[11]","plainCitation":"[11]"},"citationItems":[{"id":151,"uris":["http://zotero.org/users/local/eqG0vHql/items/ABAWM3F8"],"uri":["http://zotero.org/users/local/eqG0vHql/items/ABAWM3F8"],"itemData":{"id":151,"type":"book","title":"Adaptation in natural and artificial systems: an introductory analysis with applications to biology, control, and artificial intelligence","publisher":"University of Michigan Press","URL":"https://books.google.lk/books?id=JE5RAAAAMAAJ","ISBN":"978-0-472-08460-9","note":"LCCN: lc74078988","author":[{"family":"Holland","given":"J.H."}],"issued":{"date-parts":[["1975"]]}}}],"schema":"https://github.com/citation-style-language/schema/raw/master/csl-citation.json"} </w:instrText>
      </w:r>
      <w:r>
        <w:rPr>
          <w:lang w:val="en-GB"/>
        </w:rPr>
        <w:fldChar w:fldCharType="separate"/>
      </w:r>
      <w:r w:rsidR="009A5408" w:rsidRPr="009A5408">
        <w:rPr>
          <w:rFonts w:ascii="Calibri" w:hAnsi="Calibri" w:cs="Calibri"/>
        </w:rPr>
        <w:t>[11]</w:t>
      </w:r>
      <w:r>
        <w:rPr>
          <w:lang w:val="en-GB"/>
        </w:rPr>
        <w:fldChar w:fldCharType="end"/>
      </w:r>
      <w:r w:rsidRPr="007550B8">
        <w:rPr>
          <w:lang w:val="en-GB"/>
        </w:rPr>
        <w:t>, Artificial Bee Colony</w:t>
      </w:r>
      <w:r>
        <w:rPr>
          <w:lang w:val="en-GB"/>
        </w:rPr>
        <w:fldChar w:fldCharType="begin"/>
      </w:r>
      <w:r w:rsidR="00026E4F">
        <w:rPr>
          <w:lang w:val="en-GB"/>
        </w:rPr>
        <w:instrText xml:space="preserve"> ADDIN ZOTERO_ITEM CSL_CITATION {"citationID":"nubraVNL","properties":{"formattedCitation":"[12]","plainCitation":"[12]"},"citationItems":[{"id":266,"uris":["http://zotero.org/users/local/eqG0vHql/items/895USKDB"],"uri":["http://zotero.org/users/local/eqG0vHql/items/895USKDB"],"itemData":{"id":266,"type":"report","title":"An idea based on honey bee swarm for numerical optimization","author":[{"family":"Karaboga","given":"Dervis"}],"issued":{"date-parts":[["2005",10,6]]}}}],"schema":"https://github.com/citation-style-language/schema/raw/master/csl-citation.json"} </w:instrText>
      </w:r>
      <w:r>
        <w:rPr>
          <w:lang w:val="en-GB"/>
        </w:rPr>
        <w:fldChar w:fldCharType="separate"/>
      </w:r>
      <w:r w:rsidR="009A5408" w:rsidRPr="009A5408">
        <w:rPr>
          <w:rFonts w:ascii="Calibri" w:hAnsi="Calibri" w:cs="Calibri"/>
        </w:rPr>
        <w:t>[12]</w:t>
      </w:r>
      <w:r>
        <w:rPr>
          <w:lang w:val="en-GB"/>
        </w:rPr>
        <w:fldChar w:fldCharType="end"/>
      </w:r>
      <w:r w:rsidRPr="007550B8">
        <w:rPr>
          <w:lang w:val="en-GB"/>
        </w:rPr>
        <w:t>, Ant Colony Optimization</w:t>
      </w:r>
      <w:r>
        <w:rPr>
          <w:lang w:val="en-GB"/>
        </w:rPr>
        <w:fldChar w:fldCharType="begin"/>
      </w:r>
      <w:r w:rsidR="00026E4F">
        <w:rPr>
          <w:lang w:val="en-GB"/>
        </w:rPr>
        <w:instrText xml:space="preserve"> ADDIN ZOTERO_ITEM CSL_CITATION {"citationID":"1u3mt3ub07","properties":{"formattedCitation":"[13]","plainCitation":"[13]"},"citationItems":[{"id":46,"uris":["http://zotero.org/users/local/eqG0vHql/items/U7ZBQKFN"],"uri":["http://zotero.org/users/local/eqG0vHql/items/U7ZBQKFN"],"itemData":{"id":46,"type":"article-journal","title":"Ant colony optimization theory: A survey","container-title":"Theoretical Computer Science","page":"243-278","volume":"344","issue":"2-3","source":"CrossRef","DOI":"10.1016/j.tcs.2005.05.020","ISSN":"03043975","shortTitle":"Ant colony optimization theory","language":"en","author":[{"family":"Dorigo","given":"Marco"},{"family":"Blum","given":"Christian"}],"issued":{"date-parts":[["2005",11]]}}}],"schema":"https://github.com/citation-style-language/schema/raw/master/csl-citation.json"} </w:instrText>
      </w:r>
      <w:r>
        <w:rPr>
          <w:lang w:val="en-GB"/>
        </w:rPr>
        <w:fldChar w:fldCharType="separate"/>
      </w:r>
      <w:r w:rsidR="009A5408" w:rsidRPr="009A5408">
        <w:rPr>
          <w:rFonts w:ascii="Calibri" w:hAnsi="Calibri" w:cs="Calibri"/>
        </w:rPr>
        <w:t>[13]</w:t>
      </w:r>
      <w:r>
        <w:rPr>
          <w:lang w:val="en-GB"/>
        </w:rPr>
        <w:fldChar w:fldCharType="end"/>
      </w:r>
      <w:r w:rsidRPr="007550B8">
        <w:rPr>
          <w:lang w:val="en-GB"/>
        </w:rPr>
        <w:t>, Particle Swarm Optimization</w:t>
      </w:r>
      <w:r>
        <w:rPr>
          <w:lang w:val="en-GB"/>
        </w:rPr>
        <w:fldChar w:fldCharType="begin"/>
      </w:r>
      <w:r w:rsidR="00026E4F">
        <w:rPr>
          <w:lang w:val="en-GB"/>
        </w:rPr>
        <w:instrText xml:space="preserve"> ADDIN ZOTERO_ITEM CSL_CITATION {"citationID":"99pplboi2","properties":{"formattedCitation":"[14]","plainCitation":"[14]"},"citationItems":[{"id":263,"uris":["http://zotero.org/users/local/eqG0vHql/items/NCPEDNQA"],"uri":["http://zotero.org/users/local/eqG0vHql/items/NCPEDNQA"],"itemData":{"id":263,"type":"book","title":"Swarm intelligence: from natural to artificial systems","publisher":"Oxford University Press","publisher-place":"New York","number-of-pages":"307","source":"Library of Congress ISBN","event-place":"New York","ISBN":"978-0-19-513158-1","call-number":"Q335 .B59 1999","shortTitle":"Swarm intelligence","author":[{"family":"Bonabeau","given":"Eric"},{"family":"Dorigo","given":"Marco"},{"family":"Theraulaz","given":"Guy"}],"issued":{"date-parts":[["1999"]]}}}],"schema":"https://github.com/citation-style-language/schema/raw/master/csl-citation.json"} </w:instrText>
      </w:r>
      <w:r>
        <w:rPr>
          <w:lang w:val="en-GB"/>
        </w:rPr>
        <w:fldChar w:fldCharType="separate"/>
      </w:r>
      <w:r w:rsidR="009A5408" w:rsidRPr="009A5408">
        <w:rPr>
          <w:rFonts w:ascii="Calibri" w:hAnsi="Calibri" w:cs="Calibri"/>
        </w:rPr>
        <w:t>[14]</w:t>
      </w:r>
      <w:r>
        <w:rPr>
          <w:lang w:val="en-GB"/>
        </w:rPr>
        <w:fldChar w:fldCharType="end"/>
      </w:r>
      <w:r w:rsidRPr="007550B8">
        <w:rPr>
          <w:lang w:val="en-GB"/>
        </w:rPr>
        <w:t>, Harmony Search</w:t>
      </w:r>
      <w:r>
        <w:rPr>
          <w:lang w:val="en-GB"/>
        </w:rPr>
        <w:fldChar w:fldCharType="begin"/>
      </w:r>
      <w:r w:rsidR="00026E4F">
        <w:rPr>
          <w:lang w:val="en-GB"/>
        </w:rPr>
        <w:instrText xml:space="preserve"> ADDIN ZOTERO_ITEM CSL_CITATION {"citationID":"27plm0uoc7","properties":{"formattedCitation":"[15]","plainCitation":"[15]"},"citationItems":[{"id":116,"uris":["http://zotero.org/users/local/eqG0vHql/items/EJD8QIDA"],"uri":["http://zotero.org/users/local/eqG0vHql/items/EJD8QIDA"],"itemData":{"id":116,"type":"chapter","title":"Harmony search as a metaheuristic algorithm","container-title":"Music-inspired harmony search algorithm","publisher":"Springer","page":"1–14","source":"Google Scholar","URL":"http://link.springer.com/chapter/10.1007/978-3-642-00185-7_1","author":[{"family":"Yang","given":"Xin-She"}],"issued":{"date-parts":[["2009"]]},"accessed":{"date-parts":[["2015",12,24]]}}}],"schema":"https://github.com/citation-style-language/schema/raw/master/csl-citation.json"} </w:instrText>
      </w:r>
      <w:r>
        <w:rPr>
          <w:lang w:val="en-GB"/>
        </w:rPr>
        <w:fldChar w:fldCharType="separate"/>
      </w:r>
      <w:r w:rsidR="009A5408" w:rsidRPr="009A5408">
        <w:rPr>
          <w:rFonts w:ascii="Calibri" w:hAnsi="Calibri" w:cs="Calibri"/>
        </w:rPr>
        <w:t>[15]</w:t>
      </w:r>
      <w:r>
        <w:rPr>
          <w:lang w:val="en-GB"/>
        </w:rPr>
        <w:fldChar w:fldCharType="end"/>
      </w:r>
      <w:r w:rsidRPr="007550B8">
        <w:rPr>
          <w:lang w:val="en-GB"/>
        </w:rPr>
        <w:t>, Firefly Algorithm</w:t>
      </w:r>
      <w:r>
        <w:rPr>
          <w:lang w:val="en-GB"/>
        </w:rPr>
        <w:fldChar w:fldCharType="begin"/>
      </w:r>
      <w:r w:rsidR="00026E4F">
        <w:rPr>
          <w:lang w:val="en-GB"/>
        </w:rPr>
        <w:instrText xml:space="preserve"> ADDIN ZOTERO_ITEM CSL_CITATION {"citationID":"2mfiuuvee1","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Pr>
          <w:lang w:val="en-GB"/>
        </w:rPr>
        <w:fldChar w:fldCharType="separate"/>
      </w:r>
      <w:r w:rsidR="009A5408" w:rsidRPr="009A5408">
        <w:rPr>
          <w:rFonts w:ascii="Calibri" w:hAnsi="Calibri" w:cs="Calibri"/>
        </w:rPr>
        <w:t>[16]</w:t>
      </w:r>
      <w:r>
        <w:rPr>
          <w:lang w:val="en-GB"/>
        </w:rPr>
        <w:fldChar w:fldCharType="end"/>
      </w:r>
      <w:r w:rsidRPr="007550B8">
        <w:rPr>
          <w:lang w:val="en-GB"/>
        </w:rPr>
        <w:t>, Cuckoo Search</w:t>
      </w:r>
      <w:r>
        <w:rPr>
          <w:lang w:val="en-GB"/>
        </w:rPr>
        <w:fldChar w:fldCharType="begin"/>
      </w:r>
      <w:r w:rsidR="00026E4F">
        <w:rPr>
          <w:lang w:val="en-GB"/>
        </w:rPr>
        <w:instrText xml:space="preserve"> ADDIN ZOTERO_ITEM CSL_CITATION {"citationID":"2a6v62trii","properties":{"formattedCitation":"[17]","plainCitation":"[17]"},"citationItems":[{"id":37,"uris":["http://zotero.org/users/local/eqG0vHql/items/M78N7ZPT"],"uri":["http://zotero.org/users/local/eqG0vHql/items/M78N7ZPT"],"itemData":{"id":37,"type":"paper-conference","title":"Cuckoo search via Lévy flights","container-title":"Nature &amp; Biologically Inspired Computing, 2009. NaBIC 2009. World Congress on","publisher":"IEEE","page":"210–214","source":"Google Scholar","URL":"http://ieeexplore.ieee.org/xpls/abs_all.jsp?arnumber=5393690","author":[{"family":"Yang","given":"Xin-She"},{"family":"Deb","given":"Suash"}],"issued":{"date-parts":[["2009"]]},"accessed":{"date-parts":[["2015",10,14]]}}}],"schema":"https://github.com/citation-style-language/schema/raw/master/csl-citation.json"} </w:instrText>
      </w:r>
      <w:r>
        <w:rPr>
          <w:lang w:val="en-GB"/>
        </w:rPr>
        <w:fldChar w:fldCharType="separate"/>
      </w:r>
      <w:r w:rsidR="009A5408" w:rsidRPr="009A5408">
        <w:rPr>
          <w:rFonts w:ascii="Calibri" w:hAnsi="Calibri" w:cs="Calibri"/>
        </w:rPr>
        <w:t>[17]</w:t>
      </w:r>
      <w:r>
        <w:rPr>
          <w:lang w:val="en-GB"/>
        </w:rPr>
        <w:fldChar w:fldCharType="end"/>
      </w:r>
      <w:r w:rsidRPr="007550B8">
        <w:rPr>
          <w:lang w:val="en-GB"/>
        </w:rPr>
        <w:t>, Bat-Inspired Algorithm</w:t>
      </w:r>
      <w:r>
        <w:rPr>
          <w:lang w:val="en-GB"/>
        </w:rPr>
        <w:fldChar w:fldCharType="begin"/>
      </w:r>
      <w:r w:rsidR="00026E4F">
        <w:rPr>
          <w:lang w:val="en-GB"/>
        </w:rPr>
        <w:instrText xml:space="preserve"> ADDIN ZOTERO_ITEM CSL_CITATION {"citationID":"1ca75dkvmg","properties":{"formattedCitation":"[18]","plainCitation":"[18]"},"citationItems":[{"id":29,"uris":["http://zotero.org/users/local/eqG0vHql/items/FJ8MMB56"],"uri":["http://zotero.org/users/local/eqG0vHql/items/FJ8MMB56"],"itemData":{"id":29,"type":"chapter","title":"A new metaheuristic bat-inspired algorithm","container-title":"Nature inspired cooperative strategies for optimization (NICSO 2010)","publisher":"Springer","page":"65–74","source":"Google Scholar","URL":"http://link.springer.com/chapter/10.1007/978-3-642-12538-6_6","author":[{"family":"Yang","given":"Xin-She"}],"issued":{"date-parts":[["2010"]]},"accessed":{"date-parts":[["2015",10,13]]}}}],"schema":"https://github.com/citation-style-language/schema/raw/master/csl-citation.json"} </w:instrText>
      </w:r>
      <w:r>
        <w:rPr>
          <w:lang w:val="en-GB"/>
        </w:rPr>
        <w:fldChar w:fldCharType="separate"/>
      </w:r>
      <w:r w:rsidR="009A5408" w:rsidRPr="009A5408">
        <w:rPr>
          <w:rFonts w:ascii="Calibri" w:hAnsi="Calibri" w:cs="Calibri"/>
        </w:rPr>
        <w:t>[18]</w:t>
      </w:r>
      <w:r>
        <w:rPr>
          <w:lang w:val="en-GB"/>
        </w:rPr>
        <w:fldChar w:fldCharType="end"/>
      </w:r>
      <w:r w:rsidRPr="007550B8">
        <w:rPr>
          <w:lang w:val="en-GB"/>
        </w:rPr>
        <w:t xml:space="preserve"> etc. have gained popularity over </w:t>
      </w:r>
      <w:r w:rsidRPr="008839DC">
        <w:rPr>
          <w:lang w:val="en-GB"/>
        </w:rPr>
        <w:t xml:space="preserve">the others </w:t>
      </w:r>
      <w:r w:rsidRPr="008839DC">
        <w:rPr>
          <w:lang w:val="en-GB"/>
        </w:rPr>
        <w:fldChar w:fldCharType="begin"/>
      </w:r>
      <w:r w:rsidR="00026E4F">
        <w:rPr>
          <w:lang w:val="en-GB"/>
        </w:rPr>
        <w:instrText xml:space="preserve"> ADDIN ZOTERO_ITEM CSL_CITATION {"citationID":"249makjugo","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Pr="008839DC">
        <w:rPr>
          <w:lang w:val="en-GB"/>
        </w:rPr>
        <w:fldChar w:fldCharType="separate"/>
      </w:r>
      <w:r w:rsidR="009A5408" w:rsidRPr="009A5408">
        <w:rPr>
          <w:rFonts w:ascii="Calibri" w:hAnsi="Calibri" w:cs="Calibri"/>
        </w:rPr>
        <w:t>[1]</w:t>
      </w:r>
      <w:r w:rsidRPr="008839DC">
        <w:rPr>
          <w:lang w:val="en-GB"/>
        </w:rPr>
        <w:fldChar w:fldCharType="end"/>
      </w:r>
      <w:r w:rsidRPr="008839DC">
        <w:rPr>
          <w:lang w:val="en-GB"/>
        </w:rPr>
        <w:t>. Sc</w:t>
      </w:r>
      <w:r w:rsidRPr="007550B8">
        <w:rPr>
          <w:lang w:val="en-GB"/>
        </w:rPr>
        <w:t xml:space="preserve">ientists have always tried to find a universally better algorithm but, the No Free Lunch theorems </w:t>
      </w:r>
      <w:r w:rsidRPr="007550B8">
        <w:rPr>
          <w:lang w:val="en-GB"/>
        </w:rPr>
        <w:fldChar w:fldCharType="begin"/>
      </w:r>
      <w:r w:rsidR="00026E4F">
        <w:rPr>
          <w:lang w:val="en-GB"/>
        </w:rPr>
        <w:instrText xml:space="preserve"> ADDIN ZOTERO_ITEM CSL_CITATION {"citationID":"1i0agekghg","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9A5408" w:rsidRPr="009A5408">
        <w:rPr>
          <w:rFonts w:ascii="Calibri" w:hAnsi="Calibri" w:cs="Calibri"/>
        </w:rPr>
        <w:t>[19]</w:t>
      </w:r>
      <w:r w:rsidRPr="007550B8">
        <w:rPr>
          <w:lang w:val="en-GB"/>
        </w:rPr>
        <w:fldChar w:fldCharType="end"/>
      </w:r>
      <w:r w:rsidRPr="007550B8">
        <w:rPr>
          <w:lang w:val="en-GB"/>
        </w:rPr>
        <w:t xml:space="preserve"> showed that the average performance of an algorithm cannot be stated because if one algorithm performs better than another for a set of optimization functions, the second algorithm will outperform the first in another set of problems. This showed that the algorithms must be problem-specific </w:t>
      </w:r>
      <w:r w:rsidRPr="007550B8">
        <w:rPr>
          <w:lang w:val="en-GB"/>
        </w:rPr>
        <w:fldChar w:fldCharType="begin"/>
      </w:r>
      <w:r w:rsidR="00026E4F">
        <w:rPr>
          <w:lang w:val="en-GB"/>
        </w:rPr>
        <w:instrText xml:space="preserve"> ADDIN ZOTERO_ITEM CSL_CITATION {"citationID":"2j2ivdvuqu","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9A5408" w:rsidRPr="009A5408">
        <w:rPr>
          <w:rFonts w:ascii="Calibri" w:hAnsi="Calibri" w:cs="Calibri"/>
        </w:rPr>
        <w:t>[19]</w:t>
      </w:r>
      <w:r w:rsidRPr="007550B8">
        <w:rPr>
          <w:lang w:val="en-GB"/>
        </w:rPr>
        <w:fldChar w:fldCharType="end"/>
      </w:r>
      <w:r w:rsidRPr="007550B8">
        <w:rPr>
          <w:lang w:val="en-GB"/>
        </w:rPr>
        <w:t xml:space="preserve">. So now, researchers are on exploration to find the best algorithm for a specific set of problems instead of looking for one in general. </w:t>
      </w:r>
    </w:p>
    <w:p w:rsidR="00A477B2" w:rsidRPr="007550B8" w:rsidRDefault="00A477B2" w:rsidP="00026E4F">
      <w:pPr>
        <w:autoSpaceDE w:val="0"/>
        <w:autoSpaceDN w:val="0"/>
        <w:adjustRightInd w:val="0"/>
        <w:jc w:val="both"/>
        <w:rPr>
          <w:szCs w:val="24"/>
          <w:lang w:val="en-GB"/>
        </w:rPr>
      </w:pPr>
      <w:r w:rsidRPr="007550B8">
        <w:rPr>
          <w:szCs w:val="24"/>
          <w:lang w:val="en-GB"/>
        </w:rPr>
        <w:t xml:space="preserve">The Firefly Algorithm which was originally designed for solving continuous optimization problems </w:t>
      </w:r>
      <w:r w:rsidRPr="007550B8">
        <w:rPr>
          <w:szCs w:val="24"/>
          <w:lang w:val="en-GB"/>
        </w:rPr>
        <w:fldChar w:fldCharType="begin"/>
      </w:r>
      <w:r w:rsidR="00026E4F">
        <w:rPr>
          <w:szCs w:val="24"/>
          <w:lang w:val="en-GB"/>
        </w:rPr>
        <w:instrText xml:space="preserve"> ADDIN ZOTERO_ITEM CSL_CITATION {"citationID":"27e3tj9fh9","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rsidRPr="007550B8">
        <w:rPr>
          <w:szCs w:val="24"/>
          <w:lang w:val="en-GB"/>
        </w:rPr>
        <w:fldChar w:fldCharType="separate"/>
      </w:r>
      <w:r w:rsidR="009A5408" w:rsidRPr="009A5408">
        <w:rPr>
          <w:rFonts w:ascii="Calibri" w:hAnsi="Calibri" w:cs="Calibri"/>
        </w:rPr>
        <w:t>[20]</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46tujdu88","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sidRPr="007550B8">
        <w:rPr>
          <w:szCs w:val="24"/>
          <w:lang w:val="en-GB"/>
        </w:rPr>
        <w:fldChar w:fldCharType="separate"/>
      </w:r>
      <w:r w:rsidR="009A5408" w:rsidRPr="009A5408">
        <w:rPr>
          <w:rFonts w:ascii="Calibri" w:hAnsi="Calibri" w:cs="Calibri"/>
        </w:rPr>
        <w:t>[16]</w:t>
      </w:r>
      <w:r w:rsidRPr="007550B8">
        <w:rPr>
          <w:szCs w:val="24"/>
          <w:lang w:val="en-GB"/>
        </w:rPr>
        <w:fldChar w:fldCharType="end"/>
      </w:r>
      <w:r w:rsidRPr="007550B8">
        <w:rPr>
          <w:szCs w:val="24"/>
          <w:lang w:val="en-GB"/>
        </w:rPr>
        <w:t xml:space="preserve"> is now used by researchers to solve many types of problems including Travelling Salesman Problem (TSP) </w:t>
      </w:r>
      <w:r w:rsidRPr="007550B8">
        <w:rPr>
          <w:szCs w:val="24"/>
          <w:lang w:val="en-GB"/>
        </w:rPr>
        <w:fldChar w:fldCharType="begin"/>
      </w:r>
      <w:r w:rsidR="00026E4F">
        <w:rPr>
          <w:szCs w:val="24"/>
          <w:lang w:val="en-GB"/>
        </w:rPr>
        <w:instrText xml:space="preserve"> ADDIN ZOTERO_ITEM CSL_CITATION {"citationID":"26u55ls5b6","properties":{"formattedCitation":"[21]","plainCitation":"[21]"},"citationItems":[{"id":257,"uris":["http://zotero.org/users/local/eqG0vHql/items/AFQ78E2D"],"uri":["http://zotero.org/users/local/eqG0vHql/items/AFQ78E2D"],"itemData":{"id":257,"type":"chapter","title":"Evolutionary Discrete Firefly Algorithm for Travelling Salesman Problem","container-title":"Adaptive and Intelligent Systems","collection-title":"Lecture Notes in Computer Science","publisher":"Springer Berlin Heidelberg","page":"393-403","volume":"6943","URL":"http://dx.doi.org/10.1007/978-3-642-23857-4_38","ISBN":"978-3-642-23856-7","language":"English","editor":[{"family":"Bouchachia","given":"Abdelhamid"}],"author":[{"family":"Jati","given":"GilangKusuma"},{"literal":"Suyanto"}],"issued":{"date-parts":[["2011"]]}}}],"schema":"https://github.com/citation-style-language/schema/raw/master/csl-citation.json"} </w:instrText>
      </w:r>
      <w:r w:rsidRPr="007550B8">
        <w:rPr>
          <w:szCs w:val="24"/>
          <w:lang w:val="en-GB"/>
        </w:rPr>
        <w:fldChar w:fldCharType="separate"/>
      </w:r>
      <w:r w:rsidR="009A5408" w:rsidRPr="009A5408">
        <w:rPr>
          <w:rFonts w:ascii="Calibri" w:hAnsi="Calibri" w:cs="Calibri"/>
        </w:rPr>
        <w:t>[21]</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1842ng9kid","properties":{"formattedCitation":"[22]","plainCitation":"[22]"},"citationItems":[{"id":255,"uris":["http://zotero.org/users/local/eqG0vHql/items/TDI9X86C"],"uri":["http://zotero.org/users/local/eqG0vHql/items/TDI9X86C"],"itemData":{"id":255,"type":"article-journal","title":"DISCRETIZATION OF THE FIREFLY ALGORITHM FOR THE TRAVELLING SALESMAN PROBLEM","source":"Gemeinsamer Bibliotheksverbund ISBN","language":"eng","author":[{"literal":"László Kota"},{"literal":"Károly Jármai"}],"issued":{"date-parts":[["2008"]]}}}],"schema":"https://github.com/citation-style-language/schema/raw/master/csl-citation.json"} </w:instrText>
      </w:r>
      <w:r w:rsidRPr="007550B8">
        <w:rPr>
          <w:szCs w:val="24"/>
          <w:lang w:val="en-GB"/>
        </w:rPr>
        <w:fldChar w:fldCharType="separate"/>
      </w:r>
      <w:r w:rsidR="009A5408" w:rsidRPr="009A5408">
        <w:rPr>
          <w:rFonts w:ascii="Calibri" w:hAnsi="Calibri" w:cs="Calibri"/>
        </w:rPr>
        <w:t>[22]</w:t>
      </w:r>
      <w:r w:rsidRPr="007550B8">
        <w:rPr>
          <w:szCs w:val="24"/>
          <w:lang w:val="en-GB"/>
        </w:rPr>
        <w:fldChar w:fldCharType="end"/>
      </w:r>
      <w:r w:rsidRPr="007550B8">
        <w:rPr>
          <w:szCs w:val="24"/>
          <w:lang w:val="en-GB"/>
        </w:rPr>
        <w:t xml:space="preserve">, Scheduling </w:t>
      </w:r>
      <w:r w:rsidRPr="007550B8">
        <w:rPr>
          <w:szCs w:val="24"/>
          <w:lang w:val="en-GB"/>
        </w:rPr>
        <w:fldChar w:fldCharType="begin"/>
      </w:r>
      <w:r w:rsidR="00026E4F">
        <w:rPr>
          <w:szCs w:val="24"/>
          <w:lang w:val="en-GB"/>
        </w:rPr>
        <w:instrText xml:space="preserve"> ADDIN ZOTERO_ITEM CSL_CITATION {"citationID":"sopidguj3","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szCs w:val="24"/>
          <w:lang w:val="en-GB"/>
        </w:rPr>
        <w:fldChar w:fldCharType="separate"/>
      </w:r>
      <w:r w:rsidR="009A5408" w:rsidRPr="009A5408">
        <w:rPr>
          <w:rFonts w:ascii="Calibri" w:hAnsi="Calibri" w:cs="Calibri"/>
        </w:rPr>
        <w:t>[8]</w:t>
      </w:r>
      <w:r w:rsidRPr="007550B8">
        <w:rPr>
          <w:szCs w:val="24"/>
          <w:lang w:val="en-GB"/>
        </w:rPr>
        <w:fldChar w:fldCharType="end"/>
      </w:r>
      <w:r w:rsidRPr="007550B8">
        <w:rPr>
          <w:szCs w:val="24"/>
          <w:lang w:val="en-GB"/>
        </w:rPr>
        <w:t xml:space="preserve"> and Clustering </w:t>
      </w:r>
      <w:r w:rsidRPr="007550B8">
        <w:rPr>
          <w:szCs w:val="24"/>
          <w:lang w:val="en-GB"/>
        </w:rPr>
        <w:fldChar w:fldCharType="begin"/>
      </w:r>
      <w:r w:rsidR="00026E4F">
        <w:rPr>
          <w:szCs w:val="24"/>
          <w:lang w:val="en-GB"/>
        </w:rPr>
        <w:instrText xml:space="preserve"> ADDIN ZOTERO_ITEM CSL_CITATION {"citationID":"2edm951r4p","properties":{"formattedCitation":"[23]","plainCitation":"[23]"},"citationItems":[{"id":260,"uris":["http://zotero.org/users/local/eqG0vHql/items/DRE926AR"],"uri":["http://zotero.org/users/local/eqG0vHql/items/DRE926AR"],"itemData":{"id":260,"type":"article-journal","title":"Clustering using firefly algorithm: Performance study","container-title":"Swarm and Evolutionary Computation","page":"164-171","volume":"1","issue":"3","abstract":"A Firefly Algorithm (FA) is a recent nature inspired optimization algorithm, that simulates the flash pattern and characteristics of fireflies. Clustering is a popular data analysis technique to identify homogeneous groups of objects based on the values of their attributes. In this paper, the FA is used for clustering on benchmark problems and the performance of the FA is compared with other two nature inspired techniques — Artificial Bee Colony (ABC), Particle Swarm Optimization (PSO), and other nine methods used in the literature. Thirteen typical benchmark data sets from the UCI machine learning repository are used to demonstrate the results of the techniques. From the results obtained, we compare the performance of the FA algorithm and conclude that the FA can be efficiently used for clustering.","DOI":"10.1016/j.swevo.2011.06.003","language":"English","author":[{"family":"Senthilnath","given":"J."},{"family":"Omkar","given":"S.N."},{"family":"Mani","given":"V."}],"issued":{"date-parts":[["2011"]]}}}],"schema":"https://github.com/citation-style-language/schema/raw/master/csl-citation.json"} </w:instrText>
      </w:r>
      <w:r w:rsidRPr="007550B8">
        <w:rPr>
          <w:szCs w:val="24"/>
          <w:lang w:val="en-GB"/>
        </w:rPr>
        <w:fldChar w:fldCharType="separate"/>
      </w:r>
      <w:r w:rsidR="009A5408" w:rsidRPr="009A5408">
        <w:rPr>
          <w:rFonts w:ascii="Calibri" w:hAnsi="Calibri" w:cs="Calibri"/>
        </w:rPr>
        <w:t>[23]</w:t>
      </w:r>
      <w:r w:rsidRPr="007550B8">
        <w:rPr>
          <w:szCs w:val="24"/>
          <w:lang w:val="en-GB"/>
        </w:rPr>
        <w:fldChar w:fldCharType="end"/>
      </w:r>
      <w:r w:rsidRPr="007550B8">
        <w:rPr>
          <w:szCs w:val="24"/>
          <w:lang w:val="en-GB"/>
        </w:rPr>
        <w:t xml:space="preserve">. It was developed by Xin-She Yang in 2008 </w:t>
      </w:r>
      <w:r w:rsidRPr="007550B8">
        <w:rPr>
          <w:szCs w:val="24"/>
          <w:lang w:val="en-GB"/>
        </w:rPr>
        <w:fldChar w:fldCharType="begin"/>
      </w:r>
      <w:r w:rsidR="00026E4F">
        <w:rPr>
          <w:szCs w:val="24"/>
          <w:lang w:val="en-GB"/>
        </w:rPr>
        <w:instrText xml:space="preserve"> ADDIN ZOTERO_ITEM CSL_CITATION {"citationID":"25viqgdujj","properties":{"formattedCitation":"[24]","plainCitation":"[24]"},"citationItems":[{"id":64,"uris":["http://zotero.org/users/local/eqG0vHql/items/NTSMTJWP"],"uri":["http://zotero.org/users/local/eqG0vHql/items/NTSMTJWP"],"itemData":{"id":64,"type":"book","title":"Nature-inspired metaheuristic algorithms","publisher":"Luniver Press","publisher-place":"Frome","number-of-pages":"116","source":"Gemeinsamer Bibliotheksverbund ISBN","event-place":"Frome","ISBN":"978-1-905986-10-1","language":"eng","author":[{"family":"Yang","given":"Xin-She"}],"issued":{"date-parts":[["2008"]]}}}],"schema":"https://github.com/citation-style-language/schema/raw/master/csl-citation.json"} </w:instrText>
      </w:r>
      <w:r w:rsidRPr="007550B8">
        <w:rPr>
          <w:szCs w:val="24"/>
          <w:lang w:val="en-GB"/>
        </w:rPr>
        <w:fldChar w:fldCharType="separate"/>
      </w:r>
      <w:r w:rsidR="009A5408" w:rsidRPr="009A5408">
        <w:rPr>
          <w:rFonts w:ascii="Calibri" w:hAnsi="Calibri" w:cs="Calibri"/>
        </w:rPr>
        <w:t>[24]</w:t>
      </w:r>
      <w:r w:rsidRPr="007550B8">
        <w:rPr>
          <w:szCs w:val="24"/>
          <w:lang w:val="en-GB"/>
        </w:rPr>
        <w:fldChar w:fldCharType="end"/>
      </w:r>
      <w:r w:rsidRPr="007550B8">
        <w:rPr>
          <w:szCs w:val="24"/>
          <w:lang w:val="en-GB"/>
        </w:rPr>
        <w:t>, with the inspiration of rhythmic flashes of fireflies where the pattern of flashes is often unique for particular species of fireflies.</w:t>
      </w:r>
    </w:p>
    <w:p w:rsidR="00A477B2" w:rsidRPr="007550B8" w:rsidRDefault="00A477B2" w:rsidP="00026E4F">
      <w:pPr>
        <w:autoSpaceDE w:val="0"/>
        <w:autoSpaceDN w:val="0"/>
        <w:adjustRightInd w:val="0"/>
        <w:jc w:val="both"/>
        <w:rPr>
          <w:szCs w:val="24"/>
          <w:lang w:val="en-GB"/>
        </w:rPr>
      </w:pPr>
    </w:p>
    <w:p w:rsidR="00A477B2" w:rsidRPr="007550B8" w:rsidRDefault="00A477B2" w:rsidP="00026E4F">
      <w:pPr>
        <w:autoSpaceDE w:val="0"/>
        <w:autoSpaceDN w:val="0"/>
        <w:adjustRightInd w:val="0"/>
        <w:jc w:val="both"/>
        <w:rPr>
          <w:szCs w:val="24"/>
          <w:lang w:val="en-GB"/>
        </w:rPr>
      </w:pPr>
      <w:r w:rsidRPr="007550B8">
        <w:rPr>
          <w:szCs w:val="24"/>
          <w:lang w:val="en-GB"/>
        </w:rPr>
        <w:lastRenderedPageBreak/>
        <w:t xml:space="preserve">Since the original Firefly algorithm has been used to solve continuous optimization problems, it has been adjusted in a way that other classes of problems can be solved. Those variants can be categorized as modifications, where the original firefly algorithm is developed as binary, elitist or based on chaos etc. and hybridizations, where the firefly algorithm is combined with other algorithms or techniques such as genetic algorithm, ant colony, neural network etc. </w:t>
      </w:r>
      <w:r w:rsidRPr="007550B8">
        <w:rPr>
          <w:szCs w:val="24"/>
          <w:lang w:val="en-GB"/>
        </w:rPr>
        <w:fldChar w:fldCharType="begin"/>
      </w:r>
      <w:r w:rsidR="00026E4F">
        <w:rPr>
          <w:szCs w:val="24"/>
          <w:lang w:val="en-GB"/>
        </w:rPr>
        <w:instrText xml:space="preserve"> ADDIN ZOTERO_ITEM CSL_CITATION {"citationID":"hooqbapha","properties":{"formattedCitation":"[25]","plainCitation":"[25]"},"citationItems":[{"id":239,"uris":["http://zotero.org/users/local/eqG0vHql/items/JM763EI6"],"uri":["http://zotero.org/users/local/eqG0vHql/items/JM763EI6"],"itemData":{"id":239,"type":"article-journal","title":"A comprehensive review of ﬁreﬂy algorithms.pdf","container-title":"Swarm and Evolutionary Computation","page":"34-46","volume":"13","author":[{"literal":"Iztok Fister"},{"literal":"Janez Bresta"},{"literal":"Xin-She Yang"},{"literal":"Iztok Fister Jr."}],"issued":{"date-parts":[["2013"]]}}}],"schema":"https://github.com/citation-style-language/schema/raw/master/csl-citation.json"} </w:instrText>
      </w:r>
      <w:r w:rsidRPr="007550B8">
        <w:rPr>
          <w:szCs w:val="24"/>
          <w:lang w:val="en-GB"/>
        </w:rPr>
        <w:fldChar w:fldCharType="separate"/>
      </w:r>
      <w:r w:rsidR="009A5408" w:rsidRPr="009A5408">
        <w:rPr>
          <w:rFonts w:ascii="Calibri" w:hAnsi="Calibri" w:cs="Calibri"/>
        </w:rPr>
        <w:t>[25]</w:t>
      </w:r>
      <w:r w:rsidRPr="007550B8">
        <w:rPr>
          <w:szCs w:val="24"/>
          <w:lang w:val="en-GB"/>
        </w:rPr>
        <w:fldChar w:fldCharType="end"/>
      </w:r>
      <w:r w:rsidRPr="007550B8">
        <w:rPr>
          <w:szCs w:val="24"/>
          <w:lang w:val="en-GB"/>
        </w:rPr>
        <w:t xml:space="preserve">. However, all these algorithms have a unique drawback where the parameters should be tuned in order to optimize the algorithm to obtain better results. So far, those are basically tuned using trial and error method. Researchers are now interested in auto-tuning these parameters. Recently, Xin-She </w:t>
      </w:r>
      <w:r w:rsidRPr="007550B8">
        <w:rPr>
          <w:noProof/>
          <w:szCs w:val="24"/>
          <w:lang w:val="en-GB"/>
        </w:rPr>
        <w:t>Yang</w:t>
      </w:r>
      <w:r w:rsidRPr="007550B8">
        <w:rPr>
          <w:szCs w:val="24"/>
          <w:lang w:val="en-GB"/>
        </w:rPr>
        <w:t xml:space="preserve"> proposed a framework for self-tuning optimization algorithm which is designed to tune parameters in optimization algorithms </w:t>
      </w:r>
      <w:r w:rsidRPr="007550B8">
        <w:rPr>
          <w:szCs w:val="24"/>
          <w:lang w:val="en-GB"/>
        </w:rPr>
        <w:fldChar w:fldCharType="begin"/>
      </w:r>
      <w:r w:rsidR="00026E4F">
        <w:rPr>
          <w:szCs w:val="24"/>
          <w:lang w:val="en-GB"/>
        </w:rPr>
        <w:instrText xml:space="preserve"> ADDIN ZOTERO_ITEM CSL_CITATION {"citationID":"28k42t0mm4","properties":{"formattedCitation":"[26]","plainCitation":"[26]"},"citationItems":[{"id":243,"uris":["http://zotero.org/users/local/eqG0vHql/items/EDXH4B5U"],"uri":["http://zotero.org/users/local/eqG0vHql/items/EDXH4B5U"],"itemData":{"id":243,"type":"article-journal","title":"A Framework for Self-Tuning Optimization Algorithm","container-title":"Neural Computing and Applications","page":"2051-2057","volume":"23","issue":"7*8","author":[{"family":"Yang","given":"Xin-She"},{"literal":"Suash Deb"},{"literal":"Martin Loomes"},{"literal":"Mehmet Karamanoglu"}],"issued":{"date-parts":[["2013"]]}}}],"schema":"https://github.com/citation-style-language/schema/raw/master/csl-citation.json"} </w:instrText>
      </w:r>
      <w:r w:rsidRPr="007550B8">
        <w:rPr>
          <w:szCs w:val="24"/>
          <w:lang w:val="en-GB"/>
        </w:rPr>
        <w:fldChar w:fldCharType="separate"/>
      </w:r>
      <w:r w:rsidR="009A5408" w:rsidRPr="009A5408">
        <w:rPr>
          <w:rFonts w:ascii="Calibri" w:hAnsi="Calibri" w:cs="Calibri"/>
        </w:rPr>
        <w:t>[26]</w:t>
      </w:r>
      <w:r w:rsidRPr="007550B8">
        <w:rPr>
          <w:szCs w:val="24"/>
          <w:lang w:val="en-GB"/>
        </w:rPr>
        <w:fldChar w:fldCharType="end"/>
      </w:r>
      <w:r w:rsidRPr="007550B8">
        <w:rPr>
          <w:szCs w:val="24"/>
          <w:lang w:val="en-GB"/>
        </w:rPr>
        <w:t xml:space="preserve">. </w:t>
      </w:r>
    </w:p>
    <w:p w:rsidR="00AF52F8" w:rsidRDefault="00AF52F8" w:rsidP="00026E4F">
      <w:pPr>
        <w:pStyle w:val="BodyTextFirstIndent"/>
        <w:spacing w:line="360" w:lineRule="auto"/>
      </w:pPr>
    </w:p>
    <w:p w:rsidR="00AF52F8" w:rsidRPr="00AF52F8" w:rsidRDefault="00026E4F" w:rsidP="006B2D45">
      <w:pPr>
        <w:pStyle w:val="Heading2"/>
      </w:pPr>
      <w:bookmarkStart w:id="19" w:name="_Toc468357822"/>
      <w:r>
        <w:t>Firefly Algorithm</w:t>
      </w:r>
      <w:bookmarkEnd w:id="19"/>
    </w:p>
    <w:p w:rsidR="00696276" w:rsidRDefault="00882294" w:rsidP="006C17E4">
      <w:pPr>
        <w:pStyle w:val="NTKDU"/>
        <w:tabs>
          <w:tab w:val="left" w:pos="6270"/>
        </w:tabs>
      </w:pPr>
      <w:bookmarkStart w:id="20" w:name="OLE_LINK3"/>
      <w:r w:rsidRPr="00882294">
        <w:t>Firefly algorithm</w:t>
      </w:r>
      <w:r>
        <w:t xml:space="preserve"> is a nature-inspired metaheuristic algorithm which was</w:t>
      </w:r>
      <w:r w:rsidRPr="00882294">
        <w:t xml:space="preserve"> developed by Xin-She Yang,</w:t>
      </w:r>
      <w:r>
        <w:t xml:space="preserve"> originally to solve continuous domain problems. The inspiration</w:t>
      </w:r>
      <w:r w:rsidRPr="00882294">
        <w:t xml:space="preserve"> </w:t>
      </w:r>
      <w:r>
        <w:t xml:space="preserve">from nature that this algorithm is </w:t>
      </w:r>
      <w:r w:rsidRPr="00882294">
        <w:t>based on</w:t>
      </w:r>
      <w:r>
        <w:t xml:space="preserve"> is</w:t>
      </w:r>
      <w:r w:rsidRPr="00882294">
        <w:t xml:space="preserve"> the behavior of fireflies</w:t>
      </w:r>
      <w:r>
        <w:fldChar w:fldCharType="begin"/>
      </w:r>
      <w:r>
        <w:instrText xml:space="preserve"> ADDIN ZOTERO_ITEM CSL_CITATION {"citationID":"1p46tj1jk7","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fldChar w:fldCharType="separate"/>
      </w:r>
      <w:r w:rsidR="009A5408" w:rsidRPr="009A5408">
        <w:t>[16]</w:t>
      </w:r>
      <w:r>
        <w:fldChar w:fldCharType="end"/>
      </w:r>
      <w:r w:rsidRPr="00882294">
        <w:t xml:space="preserve">. </w:t>
      </w:r>
      <w:r>
        <w:t>Fireflies, also called as light</w:t>
      </w:r>
      <w:r w:rsidRPr="00882294">
        <w:t>ing bugs are well-known for their use of bioluminescence (flashing light). These insects use this light emitted by their extraordinary photogenic organs situated very close to the body surface behind of translucent cuticle to lure mates or prey. This algorithm is built on this flashing or signal mechanism of fireflies. Fireflies use different flashing sequences to send different messages to other fireflies around in its area.</w:t>
      </w:r>
      <w:r>
        <w:t xml:space="preserve"> Yang formulated this algorithm based on the following assumptions.</w:t>
      </w:r>
    </w:p>
    <w:p w:rsidR="00766636" w:rsidRDefault="00766636" w:rsidP="006C17E4">
      <w:pPr>
        <w:pStyle w:val="NTKDU"/>
        <w:tabs>
          <w:tab w:val="left" w:pos="6270"/>
        </w:tabs>
      </w:pPr>
    </w:p>
    <w:p w:rsidR="00882294" w:rsidRDefault="00882294" w:rsidP="00882294">
      <w:pPr>
        <w:pStyle w:val="NTKDU"/>
        <w:numPr>
          <w:ilvl w:val="0"/>
          <w:numId w:val="13"/>
        </w:numPr>
        <w:tabs>
          <w:tab w:val="left" w:pos="6270"/>
        </w:tabs>
      </w:pPr>
      <w:r>
        <w:t>All fireflies are unisex therefore, one firefly will be attracted to any other firefly regardless of their sex.</w:t>
      </w:r>
    </w:p>
    <w:p w:rsidR="00882294" w:rsidRDefault="00882294" w:rsidP="00882294">
      <w:pPr>
        <w:pStyle w:val="NTKDU"/>
        <w:numPr>
          <w:ilvl w:val="0"/>
          <w:numId w:val="13"/>
        </w:numPr>
        <w:tabs>
          <w:tab w:val="left" w:pos="6270"/>
        </w:tabs>
      </w:pPr>
      <w:r>
        <w:t>Attractiveness is directly proportional to their brightness, hence for any two glowing fireflies, the less bright one has to move towards the brighter one. The attractiveness and the brightness, both decrease as the distance between the fireflies increase. If there is no brighter firefly than a particular firefly, it will move randomly.</w:t>
      </w:r>
    </w:p>
    <w:p w:rsidR="00882294" w:rsidRDefault="00882294" w:rsidP="00882294">
      <w:pPr>
        <w:pStyle w:val="NTKDU"/>
        <w:numPr>
          <w:ilvl w:val="0"/>
          <w:numId w:val="13"/>
        </w:numPr>
        <w:tabs>
          <w:tab w:val="left" w:pos="6270"/>
        </w:tabs>
      </w:pPr>
      <w:r w:rsidRPr="00882294">
        <w:lastRenderedPageBreak/>
        <w:t>The brightness of a firefly is affected or determined by the landscape of the objective function. For a maximization problem, the brightness can be directly proportional to the value of the objective function. Other forms of brightness can be defined in a similar way to the fitness</w:t>
      </w:r>
      <w:r>
        <w:t xml:space="preserve"> function in genetic algorithms.</w:t>
      </w:r>
    </w:p>
    <w:p w:rsidR="00882294" w:rsidRDefault="00882294" w:rsidP="00882294">
      <w:pPr>
        <w:pStyle w:val="NTKDU"/>
        <w:tabs>
          <w:tab w:val="left" w:pos="6270"/>
        </w:tabs>
      </w:pPr>
    </w:p>
    <w:p w:rsidR="00882294" w:rsidRDefault="00882294" w:rsidP="00882294">
      <w:pPr>
        <w:pStyle w:val="NTKDU"/>
        <w:tabs>
          <w:tab w:val="left" w:pos="6270"/>
        </w:tabs>
      </w:pPr>
      <w:r>
        <w:t>Based on these three assumptions, the basic steps of the firefly algorithm (FA) can be summarized as the pseudo code shown in Figure 1.</w:t>
      </w:r>
    </w:p>
    <w:p w:rsidR="00882294" w:rsidRDefault="00882294" w:rsidP="00882294">
      <w:pPr>
        <w:pStyle w:val="NTKDU"/>
        <w:keepNext/>
        <w:tabs>
          <w:tab w:val="left" w:pos="6270"/>
        </w:tabs>
      </w:pPr>
      <w:r>
        <w:rPr>
          <w:noProof/>
        </w:rPr>
        <w:drawing>
          <wp:inline distT="0" distB="0" distL="0" distR="0" wp14:anchorId="78915E80" wp14:editId="7BE34111">
            <wp:extent cx="5715000" cy="3245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A1.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3245485"/>
                    </a:xfrm>
                    <a:prstGeom prst="rect">
                      <a:avLst/>
                    </a:prstGeom>
                  </pic:spPr>
                </pic:pic>
              </a:graphicData>
            </a:graphic>
          </wp:inline>
        </w:drawing>
      </w:r>
    </w:p>
    <w:p w:rsidR="00766636" w:rsidRDefault="00882294" w:rsidP="00766636">
      <w:pPr>
        <w:pStyle w:val="Caption"/>
        <w:jc w:val="center"/>
        <w:rPr>
          <w:b w:val="0"/>
        </w:rPr>
      </w:pPr>
      <w:bookmarkStart w:id="21" w:name="_Toc468352154"/>
      <w:r w:rsidRPr="00882294">
        <w:rPr>
          <w:b w:val="0"/>
        </w:rPr>
        <w:t xml:space="preserve">Figure </w:t>
      </w:r>
      <w:r w:rsidRPr="00882294">
        <w:rPr>
          <w:b w:val="0"/>
        </w:rPr>
        <w:fldChar w:fldCharType="begin"/>
      </w:r>
      <w:r w:rsidRPr="00882294">
        <w:rPr>
          <w:b w:val="0"/>
        </w:rPr>
        <w:instrText xml:space="preserve"> SEQ Figure \* ARABIC </w:instrText>
      </w:r>
      <w:r w:rsidRPr="00882294">
        <w:rPr>
          <w:b w:val="0"/>
        </w:rPr>
        <w:fldChar w:fldCharType="separate"/>
      </w:r>
      <w:r w:rsidR="006E2E67">
        <w:rPr>
          <w:b w:val="0"/>
          <w:noProof/>
        </w:rPr>
        <w:t>1</w:t>
      </w:r>
      <w:r w:rsidRPr="00882294">
        <w:rPr>
          <w:b w:val="0"/>
        </w:rPr>
        <w:fldChar w:fldCharType="end"/>
      </w:r>
      <w:r>
        <w:rPr>
          <w:b w:val="0"/>
        </w:rPr>
        <w:t xml:space="preserve">: </w:t>
      </w:r>
      <w:r w:rsidRPr="00882294">
        <w:rPr>
          <w:b w:val="0"/>
        </w:rPr>
        <w:t>Pseudo code of the original firefly algorithm</w:t>
      </w:r>
      <w:bookmarkEnd w:id="20"/>
      <w:bookmarkEnd w:id="21"/>
    </w:p>
    <w:p w:rsidR="00766636" w:rsidRDefault="00766636" w:rsidP="00766636"/>
    <w:p w:rsidR="00766636" w:rsidRDefault="00766636" w:rsidP="00766636"/>
    <w:p w:rsidR="00766636" w:rsidRDefault="00766636" w:rsidP="00766636"/>
    <w:p w:rsidR="00766636" w:rsidRDefault="00766636" w:rsidP="00766636"/>
    <w:p w:rsidR="00766636" w:rsidRPr="00766636" w:rsidRDefault="00766636" w:rsidP="00766636"/>
    <w:p w:rsidR="00882294" w:rsidRDefault="00882294" w:rsidP="00915B46">
      <w:pPr>
        <w:pStyle w:val="L2KDU"/>
      </w:pPr>
      <w:bookmarkStart w:id="22" w:name="_Toc468357823"/>
      <w:r>
        <w:lastRenderedPageBreak/>
        <w:t>Discretization of FA</w:t>
      </w:r>
      <w:bookmarkEnd w:id="22"/>
    </w:p>
    <w:p w:rsidR="00915B46" w:rsidRDefault="001D773E" w:rsidP="001D773E">
      <w:pPr>
        <w:pStyle w:val="NTKDU"/>
      </w:pPr>
      <w:r w:rsidRPr="001D773E">
        <w:t xml:space="preserve">As mentioned in the previous section, the FA is a population algorithm proposed in 2008 by Yang. The basic FA is based on the </w:t>
      </w:r>
      <w:r>
        <w:t>f</w:t>
      </w:r>
      <w:r w:rsidRPr="001D773E">
        <w:t>lashing behavior of</w:t>
      </w:r>
      <w:r>
        <w:t xml:space="preserve"> </w:t>
      </w:r>
      <w:r w:rsidRPr="001D773E">
        <w:t>fireflies, and its first version was proposed for solving continuous optimization problems. Since its first implementation, the FA has</w:t>
      </w:r>
      <w:r>
        <w:t xml:space="preserve"> </w:t>
      </w:r>
      <w:r w:rsidRPr="001D773E">
        <w:t>been applied</w:t>
      </w:r>
      <w:r>
        <w:t xml:space="preserve"> </w:t>
      </w:r>
      <w:r w:rsidRPr="001D773E">
        <w:t>in a broad range of areas.</w:t>
      </w:r>
      <w:r>
        <w:t xml:space="preserve"> </w:t>
      </w:r>
      <w:r w:rsidRPr="001D773E">
        <w:t>Some of these areas are the multi-modal</w:t>
      </w:r>
      <w:r>
        <w:t xml:space="preserve"> </w:t>
      </w:r>
      <w:r w:rsidRPr="001D773E">
        <w:t>optimization,</w:t>
      </w:r>
      <w:r>
        <w:t xml:space="preserve"> </w:t>
      </w:r>
      <w:r w:rsidRPr="001D773E">
        <w:t>continuous</w:t>
      </w:r>
      <w:r>
        <w:t xml:space="preserve"> </w:t>
      </w:r>
      <w:r w:rsidRPr="001D773E">
        <w:t>optimization, in which some</w:t>
      </w:r>
      <w:r>
        <w:t xml:space="preserve"> </w:t>
      </w:r>
      <w:r w:rsidRPr="001D773E">
        <w:t>further works have been published apart from to the original one</w:t>
      </w:r>
      <w:r>
        <w:t xml:space="preserve">, </w:t>
      </w:r>
      <w:r w:rsidRPr="001D773E">
        <w:t>c</w:t>
      </w:r>
      <w:r>
        <w:t>ombinatorial optimization</w:t>
      </w:r>
      <w:r w:rsidRPr="001D773E">
        <w:t xml:space="preserve">, and </w:t>
      </w:r>
      <w:r>
        <w:t>multi-objective optimization</w:t>
      </w:r>
      <w:r w:rsidRPr="001D773E">
        <w:t>. Although the first version FA was intended for continuous problems, it has been remodeled many times in the literature with the aim of addressing discre</w:t>
      </w:r>
      <w:r w:rsidR="00A77767">
        <w:t>te optimization problems. In [23</w:t>
      </w:r>
      <w:r w:rsidRPr="001D773E">
        <w:t>], for instance, we can find a discrete FA changed to solve the class of discrete problems named Quadratic Assignment Problem. Another discrete FA was formed by Sayady et al. in 2010 to solve, minimizing the makespan for the permutation flow shop scheduling problem which is named as a NP-Hard problem. Furthermore, another discrete FA is formulated by Marichelvam et al. in 2014 for the multi-objective flexible job shop scheduling problem</w:t>
      </w:r>
      <w:r>
        <w:t>.</w:t>
      </w:r>
      <w:r w:rsidRPr="001D773E">
        <w:t xml:space="preserve"> On the other hand, a new evolutionary discrete FA applied to the symmetric TSP is presented in [</w:t>
      </w:r>
      <w:r w:rsidR="00A77767">
        <w:t>24</w:t>
      </w:r>
      <w:r w:rsidRPr="001D773E">
        <w:t>]</w:t>
      </w:r>
      <w:r>
        <w:t>.</w:t>
      </w:r>
    </w:p>
    <w:p w:rsidR="009F34C7" w:rsidRDefault="009F34C7" w:rsidP="009F34C7">
      <w:pPr>
        <w:pStyle w:val="NTKDU"/>
      </w:pPr>
    </w:p>
    <w:p w:rsidR="006E2E67" w:rsidRDefault="009F34C7" w:rsidP="00307EA6">
      <w:pPr>
        <w:pStyle w:val="L3KDU"/>
        <w:ind w:left="0"/>
      </w:pPr>
      <w:r>
        <w:t>Representation of a Firefly</w:t>
      </w:r>
    </w:p>
    <w:p w:rsidR="009F34C7" w:rsidRDefault="009F34C7" w:rsidP="006E2E67">
      <w:pPr>
        <w:pStyle w:val="NTKDU"/>
      </w:pPr>
      <w:r>
        <w:t xml:space="preserve">A solution representation for the TSP is a permutation representation as illustrated by </w:t>
      </w:r>
      <w:r w:rsidR="006E2E67">
        <w:t>Figure 2</w:t>
      </w:r>
      <w:r>
        <w:t>. Here, a firefly represents one solution. It is just like a chromosome that represents an individual in genetic algorithm. In this representation, an element of array represents a city (node) and the index represents the order of a tou</w:t>
      </w:r>
      <w:r w:rsidR="006E2E67">
        <w:t>r.</w:t>
      </w:r>
      <w:r w:rsidR="0095098F" w:rsidRPr="0095098F">
        <w:t xml:space="preserve"> Although the original FA is to cater continuous problems, TSP is a discrete problem. Therefore, representation of a firefly should be changed accordingly. A solution of the TSP is expressed as a permutation representation as illustrated in Figure 1. Here, a firefly represents one solution. It is just like a chromosome that represents an individual in genetic algorithm. In this representation, a cell of the array represents a city (node) and the index represents the order of the tour.</w:t>
      </w:r>
    </w:p>
    <w:p w:rsidR="009F34C7" w:rsidRPr="009F34C7" w:rsidRDefault="009F34C7" w:rsidP="009F34C7">
      <w:pPr>
        <w:pStyle w:val="BodyText"/>
      </w:pPr>
    </w:p>
    <w:p w:rsidR="006E2E67" w:rsidRDefault="006E2E67" w:rsidP="006E2E67">
      <w:pPr>
        <w:pStyle w:val="NTKDU"/>
        <w:keepNext/>
      </w:pPr>
      <w:r>
        <w:rPr>
          <w:noProof/>
        </w:rPr>
        <w:lastRenderedPageBreak/>
        <w:drawing>
          <wp:inline distT="0" distB="0" distL="0" distR="0">
            <wp:extent cx="5563376" cy="8954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F.PNG"/>
                    <pic:cNvPicPr/>
                  </pic:nvPicPr>
                  <pic:blipFill>
                    <a:blip r:embed="rId12">
                      <a:extLst>
                        <a:ext uri="{28A0092B-C50C-407E-A947-70E740481C1C}">
                          <a14:useLocalDpi xmlns:a14="http://schemas.microsoft.com/office/drawing/2010/main" val="0"/>
                        </a:ext>
                      </a:extLst>
                    </a:blip>
                    <a:stretch>
                      <a:fillRect/>
                    </a:stretch>
                  </pic:blipFill>
                  <pic:spPr>
                    <a:xfrm>
                      <a:off x="0" y="0"/>
                      <a:ext cx="5563376" cy="895475"/>
                    </a:xfrm>
                    <a:prstGeom prst="rect">
                      <a:avLst/>
                    </a:prstGeom>
                  </pic:spPr>
                </pic:pic>
              </a:graphicData>
            </a:graphic>
          </wp:inline>
        </w:drawing>
      </w:r>
    </w:p>
    <w:p w:rsidR="009F34C7" w:rsidRDefault="006E2E67" w:rsidP="006E2E67">
      <w:pPr>
        <w:pStyle w:val="Caption"/>
        <w:jc w:val="center"/>
        <w:rPr>
          <w:b w:val="0"/>
        </w:rPr>
      </w:pPr>
      <w:bookmarkStart w:id="23" w:name="_Toc468352155"/>
      <w:r w:rsidRPr="006E2E67">
        <w:rPr>
          <w:b w:val="0"/>
        </w:rPr>
        <w:t xml:space="preserve">Figure </w:t>
      </w:r>
      <w:r w:rsidRPr="006E2E67">
        <w:rPr>
          <w:b w:val="0"/>
        </w:rPr>
        <w:fldChar w:fldCharType="begin"/>
      </w:r>
      <w:r w:rsidRPr="006E2E67">
        <w:rPr>
          <w:b w:val="0"/>
        </w:rPr>
        <w:instrText xml:space="preserve"> SEQ Figure \* ARABIC </w:instrText>
      </w:r>
      <w:r w:rsidRPr="006E2E67">
        <w:rPr>
          <w:b w:val="0"/>
        </w:rPr>
        <w:fldChar w:fldCharType="separate"/>
      </w:r>
      <w:r w:rsidRPr="006E2E67">
        <w:rPr>
          <w:b w:val="0"/>
          <w:noProof/>
        </w:rPr>
        <w:t>2</w:t>
      </w:r>
      <w:r w:rsidRPr="006E2E67">
        <w:rPr>
          <w:b w:val="0"/>
        </w:rPr>
        <w:fldChar w:fldCharType="end"/>
      </w:r>
      <w:r w:rsidRPr="006E2E67">
        <w:rPr>
          <w:b w:val="0"/>
        </w:rPr>
        <w:t xml:space="preserve"> The permutation representation of a solution</w:t>
      </w:r>
      <w:bookmarkEnd w:id="23"/>
    </w:p>
    <w:p w:rsidR="00307EA6" w:rsidRPr="00307EA6" w:rsidRDefault="00307EA6" w:rsidP="00307EA6"/>
    <w:p w:rsidR="006E2E67" w:rsidRDefault="006E2E67" w:rsidP="006E2E67">
      <w:pPr>
        <w:pStyle w:val="L3KDU"/>
        <w:ind w:left="0"/>
      </w:pPr>
      <w:r>
        <w:t>Movement of a Firefly</w:t>
      </w:r>
    </w:p>
    <w:p w:rsidR="006E2E67" w:rsidRDefault="006E2E67" w:rsidP="006E2E67">
      <w:r>
        <w:t xml:space="preserve">The movement of a firefly </w:t>
      </w:r>
      <w:r w:rsidR="00307EA6" w:rsidRPr="00307EA6">
        <w:rPr>
          <w:i/>
        </w:rPr>
        <w:t>i</w:t>
      </w:r>
      <w:r>
        <w:t xml:space="preserve"> attracted to another brighter (more attractive) firefly </w:t>
      </w:r>
      <w:r w:rsidRPr="00307EA6">
        <w:rPr>
          <w:i/>
        </w:rPr>
        <w:t>j</w:t>
      </w:r>
      <w:r>
        <w:t xml:space="preserve"> is determined by </w:t>
      </w:r>
    </w:p>
    <w:p w:rsidR="006E2E67" w:rsidRDefault="006E2E67" w:rsidP="00307EA6">
      <w:pPr>
        <w:jc w:val="center"/>
      </w:pPr>
      <w:r w:rsidRPr="00307EA6">
        <w:rPr>
          <w:i/>
        </w:rPr>
        <w:t>x</w:t>
      </w:r>
      <w:r w:rsidRPr="00307EA6">
        <w:rPr>
          <w:i/>
          <w:vertAlign w:val="subscript"/>
        </w:rPr>
        <w:t>i</w:t>
      </w:r>
      <w:r w:rsidRPr="00307EA6">
        <w:rPr>
          <w:vertAlign w:val="subscript"/>
        </w:rPr>
        <w:t xml:space="preserve"> </w:t>
      </w:r>
      <w:r>
        <w:t xml:space="preserve"> </w:t>
      </w:r>
      <w:r w:rsidR="00307EA6">
        <w:t xml:space="preserve"> = </w:t>
      </w:r>
      <w:r w:rsidRPr="00307EA6">
        <w:rPr>
          <w:i/>
        </w:rPr>
        <w:t>random</w:t>
      </w:r>
      <w:r>
        <w:t>(2, r</w:t>
      </w:r>
      <w:r w:rsidRPr="00307EA6">
        <w:rPr>
          <w:i/>
          <w:vertAlign w:val="subscript"/>
        </w:rPr>
        <w:t>ij</w:t>
      </w:r>
      <w:r>
        <w:t>),</w:t>
      </w:r>
    </w:p>
    <w:p w:rsidR="00307EA6" w:rsidRDefault="00307EA6" w:rsidP="00307EA6">
      <w:pPr>
        <w:jc w:val="center"/>
      </w:pPr>
    </w:p>
    <w:p w:rsidR="006E2E67" w:rsidRDefault="006E2E67" w:rsidP="006E2E67">
      <w:r>
        <w:t xml:space="preserve">where is the distance between firefly </w:t>
      </w:r>
      <w:r w:rsidRPr="00307EA6">
        <w:rPr>
          <w:i/>
        </w:rPr>
        <w:t>i</w:t>
      </w:r>
      <w:r>
        <w:t xml:space="preserve"> and </w:t>
      </w:r>
      <w:r w:rsidRPr="00307EA6">
        <w:rPr>
          <w:i/>
        </w:rPr>
        <w:t>j</w:t>
      </w:r>
      <w:r>
        <w:t xml:space="preserve">. The length of movement of a firefly will be randomly selected from 2 to </w:t>
      </w:r>
      <w:r w:rsidR="00307EA6" w:rsidRPr="00307EA6">
        <w:rPr>
          <w:i/>
        </w:rPr>
        <w:t>r</w:t>
      </w:r>
      <w:r w:rsidR="00307EA6" w:rsidRPr="00307EA6">
        <w:rPr>
          <w:i/>
          <w:vertAlign w:val="subscript"/>
        </w:rPr>
        <w:t>ij</w:t>
      </w:r>
      <w:r>
        <w:t xml:space="preserve">. When a firefly moves, existing solutions in the firefly is changed. Since the representation of firefly is a permutation representation, then we use Inversion Mutation to represent the movement. With inversion mutation, the path that has been formed can be maintained so the good path formed previously is not damaged. </w:t>
      </w:r>
    </w:p>
    <w:p w:rsidR="00307EA6" w:rsidRPr="006E2E67" w:rsidRDefault="00307EA6" w:rsidP="006E2E67"/>
    <w:p w:rsidR="00CE7FFD" w:rsidRDefault="00CE7FFD" w:rsidP="006B2D45">
      <w:pPr>
        <w:pStyle w:val="Heading2"/>
      </w:pPr>
      <w:bookmarkStart w:id="24" w:name="_Toc468357824"/>
      <w:r>
        <w:t>Summary</w:t>
      </w:r>
      <w:bookmarkEnd w:id="24"/>
    </w:p>
    <w:p w:rsidR="009D39FF" w:rsidRDefault="00766636" w:rsidP="00766636">
      <w:pPr>
        <w:spacing w:line="240" w:lineRule="auto"/>
        <w:rPr>
          <w:rFonts w:ascii="Arial" w:hAnsi="Arial"/>
          <w:b/>
          <w:kern w:val="28"/>
          <w:sz w:val="28"/>
        </w:rPr>
      </w:pPr>
      <w:r>
        <w:t xml:space="preserve">In this chapter, the </w:t>
      </w:r>
      <w:r w:rsidR="009D39FF">
        <w:br w:type="page"/>
      </w:r>
    </w:p>
    <w:p w:rsidR="00AF52F8" w:rsidRPr="00915B46" w:rsidRDefault="00AF52F8" w:rsidP="00307EA6">
      <w:pPr>
        <w:pStyle w:val="Heading1"/>
        <w:ind w:left="0"/>
      </w:pPr>
      <w:r w:rsidRPr="00915B46">
        <w:lastRenderedPageBreak/>
        <w:br/>
      </w:r>
      <w:bookmarkStart w:id="25" w:name="_Toc468357825"/>
      <w:r w:rsidR="00882294">
        <w:t>Methodology</w:t>
      </w:r>
      <w:bookmarkEnd w:id="25"/>
    </w:p>
    <w:p w:rsidR="00AF52F8" w:rsidRDefault="00696276" w:rsidP="006B2D45">
      <w:pPr>
        <w:pStyle w:val="Heading2"/>
      </w:pPr>
      <w:bookmarkStart w:id="26" w:name="_Toc468357826"/>
      <w:r>
        <w:t>Introduction</w:t>
      </w:r>
      <w:bookmarkEnd w:id="26"/>
    </w:p>
    <w:p w:rsidR="00CC0D63" w:rsidRDefault="00882294" w:rsidP="00723892">
      <w:pPr>
        <w:spacing w:after="160"/>
        <w:jc w:val="both"/>
        <w:rPr>
          <w:rFonts w:eastAsiaTheme="minorHAnsi"/>
          <w:lang w:val="en-GB"/>
        </w:rPr>
      </w:pPr>
      <w:r w:rsidRPr="007550B8">
        <w:rPr>
          <w:rFonts w:eastAsiaTheme="minorHAnsi"/>
          <w:lang w:val="en-GB"/>
        </w:rPr>
        <w:t xml:space="preserve">There are various types of nature-inspired algorithms which have different kinds of input parameters, evolutionary mechanisms and are applied in various areas </w:t>
      </w:r>
      <w:r w:rsidRPr="007550B8">
        <w:rPr>
          <w:rFonts w:eastAsiaTheme="minorHAnsi"/>
          <w:lang w:val="en-GB"/>
        </w:rPr>
        <w:fldChar w:fldCharType="begin"/>
      </w:r>
      <w:r>
        <w:rPr>
          <w:rFonts w:eastAsiaTheme="minorHAnsi"/>
          <w:lang w:val="en-GB"/>
        </w:rPr>
        <w:instrText xml:space="preserve"> ADDIN ZOTERO_ITEM CSL_CITATION {"citationID":"2mD7DGcz","properties":{"formattedCitation":"[27]","plainCitation":"[27]"},"citationItems":[{"id":43,"uris":["http://zotero.org/users/local/eqG0vHql/items/864HGN9H"],"uri":["http://zotero.org/users/local/eqG0vHql/items/864HGN9H"],"itemData":{"id":43,"type":"article-journal","title":"Nature-Inspired Algorithms: State-of-Art, Problems and Prospects","container-title":"Nature","volume":"100","issue":"14","source":"Google Scholar","URL":"http://citeseerx.ist.psu.edu/viewdoc/download?doi=10.1.1.678.3042&amp;rep=rep1&amp;type=pdf","shortTitle":"Nature-Inspired Algorithms","author":[{"family":"Agarwal","given":"Parul"},{"family":"Mehta","given":"Shikha"}],"issued":{"date-parts":[["2014"]]},"accessed":{"date-parts":[["2016",2,7]]}}}],"schema":"https://github.com/citation-style-language/schema/raw/master/csl-citation.json"} </w:instrText>
      </w:r>
      <w:r w:rsidRPr="007550B8">
        <w:rPr>
          <w:rFonts w:eastAsiaTheme="minorHAnsi"/>
          <w:lang w:val="en-GB"/>
        </w:rPr>
        <w:fldChar w:fldCharType="separate"/>
      </w:r>
      <w:r w:rsidR="009A5408" w:rsidRPr="009A5408">
        <w:t>[27]</w:t>
      </w:r>
      <w:r w:rsidRPr="007550B8">
        <w:rPr>
          <w:rFonts w:eastAsiaTheme="minorHAnsi"/>
          <w:lang w:val="en-GB"/>
        </w:rPr>
        <w:fldChar w:fldCharType="end"/>
      </w:r>
      <w:r w:rsidRPr="007550B8">
        <w:rPr>
          <w:rFonts w:eastAsiaTheme="minorHAnsi"/>
          <w:lang w:val="en-GB"/>
        </w:rPr>
        <w:t xml:space="preserve">. </w:t>
      </w:r>
      <w:r w:rsidR="009C249D">
        <w:rPr>
          <w:rFonts w:eastAsiaTheme="minorHAnsi"/>
          <w:lang w:val="en-GB"/>
        </w:rPr>
        <w:t>All</w:t>
      </w:r>
      <w:r w:rsidRPr="007550B8">
        <w:rPr>
          <w:rFonts w:eastAsiaTheme="minorHAnsi"/>
          <w:lang w:val="en-GB"/>
        </w:rPr>
        <w:t xml:space="preserve"> these algorithms have</w:t>
      </w:r>
      <w:r w:rsidR="009C249D">
        <w:rPr>
          <w:rFonts w:eastAsiaTheme="minorHAnsi"/>
          <w:lang w:val="en-GB"/>
        </w:rPr>
        <w:t xml:space="preserve"> algorithm-specific parameters and tuning those parameters is the key in finding a good solution for a problem. In the original FA there are </w:t>
      </w:r>
      <w:r w:rsidR="00B6480D">
        <w:rPr>
          <w:rFonts w:eastAsiaTheme="minorHAnsi"/>
          <w:lang w:val="en-GB"/>
        </w:rPr>
        <w:t>two</w:t>
      </w:r>
      <w:r w:rsidR="009C249D">
        <w:rPr>
          <w:rFonts w:eastAsiaTheme="minorHAnsi"/>
          <w:lang w:val="en-GB"/>
        </w:rPr>
        <w:t xml:space="preserve"> parameters </w:t>
      </w:r>
      <w:r w:rsidR="00B6480D">
        <w:rPr>
          <w:rFonts w:eastAsiaTheme="minorHAnsi"/>
          <w:lang w:val="en-GB"/>
        </w:rPr>
        <w:t>namely,</w:t>
      </w:r>
      <w:r w:rsidR="009C249D">
        <w:rPr>
          <w:rFonts w:eastAsiaTheme="minorHAnsi"/>
          <w:lang w:val="en-GB"/>
        </w:rPr>
        <w:t xml:space="preserve"> light absorption coefficient (gamma)</w:t>
      </w:r>
      <w:r w:rsidRPr="007550B8">
        <w:rPr>
          <w:rFonts w:eastAsiaTheme="minorHAnsi"/>
          <w:lang w:val="en-GB"/>
        </w:rPr>
        <w:t xml:space="preserve"> </w:t>
      </w:r>
      <w:r w:rsidR="001C1CBB">
        <w:rPr>
          <w:rFonts w:eastAsiaTheme="minorHAnsi"/>
          <w:lang w:val="en-GB"/>
        </w:rPr>
        <w:t>and randomization parameter</w:t>
      </w:r>
      <w:r w:rsidR="00B6480D">
        <w:rPr>
          <w:rFonts w:eastAsiaTheme="minorHAnsi"/>
          <w:lang w:val="en-GB"/>
        </w:rPr>
        <w:t xml:space="preserve"> </w:t>
      </w:r>
      <w:r w:rsidR="001C1CBB">
        <w:rPr>
          <w:rFonts w:eastAsiaTheme="minorHAnsi"/>
          <w:lang w:val="en-GB"/>
        </w:rPr>
        <w:t>(alpha)</w:t>
      </w:r>
      <w:r w:rsidR="00B6480D">
        <w:rPr>
          <w:rFonts w:eastAsiaTheme="minorHAnsi"/>
          <w:lang w:val="en-GB"/>
        </w:rPr>
        <w:t xml:space="preserve">. </w:t>
      </w:r>
      <w:r w:rsidR="00723892">
        <w:rPr>
          <w:rFonts w:eastAsiaTheme="minorHAnsi"/>
          <w:lang w:val="en-GB"/>
        </w:rPr>
        <w:t>These parameters must be tuned in order to gain the optimum solution for a problem. Tuning these parameters are generally done using trial and error method while the results are statistically compared against the parameter values. For this, Xin-She Yang proposed a self-tuning framework. Like the original FA, this too was proposed to solve continuous domain problems.</w:t>
      </w:r>
      <w:r w:rsidR="00CC0D63">
        <w:rPr>
          <w:rFonts w:eastAsiaTheme="minorHAnsi"/>
          <w:lang w:val="en-GB"/>
        </w:rPr>
        <w:t xml:space="preserve"> </w:t>
      </w:r>
    </w:p>
    <w:p w:rsidR="00882294" w:rsidRPr="007550B8" w:rsidRDefault="00CC0D63" w:rsidP="00CC0D63">
      <w:pPr>
        <w:spacing w:after="160"/>
        <w:jc w:val="both"/>
        <w:rPr>
          <w:rFonts w:eastAsiaTheme="minorHAnsi"/>
          <w:lang w:val="en-GB"/>
        </w:rPr>
      </w:pPr>
      <w:r>
        <w:rPr>
          <w:rFonts w:eastAsiaTheme="minorHAnsi"/>
          <w:lang w:val="en-GB"/>
        </w:rPr>
        <w:t xml:space="preserve">This research proposes a self-tuning FA to solve a problem in the discrete domain. The TSP is used as a sample problem to present the new algorithm. </w:t>
      </w:r>
    </w:p>
    <w:p w:rsidR="00071889" w:rsidRDefault="00071889" w:rsidP="006B2D45">
      <w:pPr>
        <w:pStyle w:val="BodyTextFirstIndent"/>
        <w:spacing w:line="360" w:lineRule="auto"/>
      </w:pPr>
    </w:p>
    <w:p w:rsidR="00071889" w:rsidRDefault="00CC0D63" w:rsidP="006B2D45">
      <w:pPr>
        <w:pStyle w:val="Heading2"/>
      </w:pPr>
      <w:bookmarkStart w:id="27" w:name="_Toc468357827"/>
      <w:r>
        <w:t>Approach</w:t>
      </w:r>
      <w:bookmarkEnd w:id="27"/>
    </w:p>
    <w:p w:rsidR="00CC0D63" w:rsidRPr="007550B8" w:rsidRDefault="00CC0D63" w:rsidP="00CC0D63">
      <w:pPr>
        <w:spacing w:after="160"/>
        <w:jc w:val="both"/>
        <w:rPr>
          <w:rFonts w:eastAsiaTheme="minorHAnsi"/>
          <w:lang w:val="en-GB"/>
        </w:rPr>
      </w:pPr>
      <w:r>
        <w:rPr>
          <w:rFonts w:eastAsiaTheme="minorHAnsi"/>
          <w:lang w:val="en-GB"/>
        </w:rPr>
        <w:t xml:space="preserve">As previously mentioned, a discrete FA is used to solve the TSP. The discretized FA uses one parameter i.e. </w:t>
      </w:r>
      <w:r w:rsidR="008E6C95">
        <w:rPr>
          <w:rFonts w:eastAsiaTheme="minorHAnsi"/>
          <w:lang w:val="en-GB"/>
        </w:rPr>
        <w:t xml:space="preserve">the light absorption coefficient (gamma). In order to tune this parameter, the ability to solve multi-objective problems is used with the help of the self-tuning framework introduced by Yang to solve continuous domain problems. </w:t>
      </w:r>
      <w:r>
        <w:rPr>
          <w:rFonts w:eastAsiaTheme="minorHAnsi"/>
          <w:lang w:val="en-GB"/>
        </w:rPr>
        <w:t xml:space="preserve">In this research, </w:t>
      </w:r>
      <w:r w:rsidR="008E6C95">
        <w:rPr>
          <w:rFonts w:eastAsiaTheme="minorHAnsi"/>
          <w:lang w:val="en-GB"/>
        </w:rPr>
        <w:t>along with the</w:t>
      </w:r>
      <w:r>
        <w:rPr>
          <w:rFonts w:eastAsiaTheme="minorHAnsi"/>
          <w:lang w:val="en-GB"/>
        </w:rPr>
        <w:t xml:space="preserve"> discr</w:t>
      </w:r>
      <w:r w:rsidR="008E6C95">
        <w:rPr>
          <w:rFonts w:eastAsiaTheme="minorHAnsi"/>
          <w:lang w:val="en-GB"/>
        </w:rPr>
        <w:t>ete FA is used to solve the TSP,</w:t>
      </w:r>
      <w:r>
        <w:rPr>
          <w:rFonts w:eastAsiaTheme="minorHAnsi"/>
          <w:lang w:val="en-GB"/>
        </w:rPr>
        <w:t xml:space="preserve"> the self-tuning framework is adopted to optimize both a discrete problem (TSP) and a continuous problem (tuning of parameters) at the same time. </w:t>
      </w:r>
    </w:p>
    <w:p w:rsidR="002B618C" w:rsidRDefault="008E6C95" w:rsidP="002B618C">
      <w:pPr>
        <w:pStyle w:val="L2KDU"/>
      </w:pPr>
      <w:bookmarkStart w:id="28" w:name="_Toc468357828"/>
      <w:r>
        <w:t>Input</w:t>
      </w:r>
      <w:bookmarkEnd w:id="28"/>
    </w:p>
    <w:p w:rsidR="002B618C" w:rsidRDefault="002B618C" w:rsidP="002B618C">
      <w:pPr>
        <w:pStyle w:val="BodyText"/>
        <w:spacing w:line="360" w:lineRule="auto"/>
      </w:pPr>
      <w:r>
        <w:t>To solve the TSP is a set of cities along with their coordinates must be given to the algorithm by the user as a tsp file. The user can also input the population size as well as the number of iterations the algorithm will follow.</w:t>
      </w:r>
    </w:p>
    <w:p w:rsidR="002B618C" w:rsidRDefault="002B618C" w:rsidP="008E6C95">
      <w:pPr>
        <w:pStyle w:val="L2KDU"/>
      </w:pPr>
      <w:bookmarkStart w:id="29" w:name="_Toc468357829"/>
      <w:r>
        <w:lastRenderedPageBreak/>
        <w:t>Process</w:t>
      </w:r>
      <w:bookmarkEnd w:id="29"/>
    </w:p>
    <w:p w:rsidR="00AC5571" w:rsidRDefault="002B618C" w:rsidP="00AC5571">
      <w:pPr>
        <w:pStyle w:val="BodyText"/>
        <w:spacing w:line="360" w:lineRule="auto"/>
      </w:pPr>
      <w:r>
        <w:t xml:space="preserve">The system will read the tsp file and generate the distance matrix between the cities. Then, the initial population </w:t>
      </w:r>
      <w:r w:rsidR="00F728CD">
        <w:t xml:space="preserve">of fireflies </w:t>
      </w:r>
      <w:r>
        <w:t>will be generated</w:t>
      </w:r>
      <w:r w:rsidR="00F728CD">
        <w:t xml:space="preserve">. These fireflies will carry a random permutation of the cities along with a randomly generated gamma value. In each iteration, a new set of fireflies moving towards the best firefly will be generated. But if a firefly cannot find a better firefly in its vicinity, it will move randomly. Then all the fireflies are sorted according to the objective function. In the case of TSP, the objective function is the reciprocal of the total distance of the route carried by the firefly. After sorting the fireflies, the best firefly (best local solution) is compared with the global best solution and replace the global best solution with the local best solution if a better solution is found. A new set of </w:t>
      </w:r>
      <w:r w:rsidR="00D10BD4">
        <w:t xml:space="preserve">fireflies are also chosen from the sorted list of </w:t>
      </w:r>
      <w:r w:rsidR="00C82ECA">
        <w:t>fireflies</w:t>
      </w:r>
      <w:r w:rsidR="00D10BD4">
        <w:t>.</w:t>
      </w:r>
      <w:r w:rsidR="00F728CD">
        <w:t xml:space="preserve"> </w:t>
      </w:r>
    </w:p>
    <w:p w:rsidR="00AC5571" w:rsidRDefault="00AC5571" w:rsidP="00AC5571">
      <w:pPr>
        <w:pStyle w:val="L2KDU"/>
      </w:pPr>
      <w:bookmarkStart w:id="30" w:name="_Toc468357830"/>
      <w:r>
        <w:t>Output</w:t>
      </w:r>
      <w:bookmarkEnd w:id="30"/>
      <w:r>
        <w:t xml:space="preserve"> </w:t>
      </w:r>
    </w:p>
    <w:p w:rsidR="00AC5571" w:rsidRDefault="00AC5571" w:rsidP="00AC5571">
      <w:pPr>
        <w:rPr>
          <w:rFonts w:ascii="Arial" w:hAnsi="Arial"/>
          <w:b/>
          <w:kern w:val="28"/>
          <w:sz w:val="28"/>
        </w:rPr>
      </w:pPr>
      <w:r w:rsidRPr="00236D40">
        <w:t>At the end of the last iteration in the form of an array of cities, the best route found</w:t>
      </w:r>
      <w:r>
        <w:t xml:space="preserve"> (</w:t>
      </w:r>
      <w:r w:rsidR="0077593E">
        <w:fldChar w:fldCharType="begin"/>
      </w:r>
      <w:r w:rsidR="0077593E">
        <w:instrText xml:space="preserve"> REF _Ref468635955 \h </w:instrText>
      </w:r>
      <w:r w:rsidR="0077593E">
        <w:fldChar w:fldCharType="separate"/>
      </w:r>
      <w:r w:rsidR="0077593E" w:rsidRPr="00C82ECA">
        <w:t xml:space="preserve">Figure </w:t>
      </w:r>
      <w:r w:rsidR="0077593E">
        <w:rPr>
          <w:noProof/>
        </w:rPr>
        <w:t>3</w:t>
      </w:r>
      <w:r w:rsidR="0077593E">
        <w:fldChar w:fldCharType="end"/>
      </w:r>
      <w:r>
        <w:t>)</w:t>
      </w:r>
      <w:r w:rsidRPr="00236D40">
        <w:t xml:space="preserve">, </w:t>
      </w:r>
      <w:r>
        <w:t xml:space="preserve">the total distance of the route (Figure 4), </w:t>
      </w:r>
      <w:r w:rsidRPr="00236D40">
        <w:t>the difference between the optimum solution</w:t>
      </w:r>
      <w:r>
        <w:t>(Figure 4)</w:t>
      </w:r>
      <w:r w:rsidRPr="00236D40">
        <w:t xml:space="preserve"> and the best gamma value (self-tuned parameter)</w:t>
      </w:r>
      <w:r w:rsidRPr="00C82ECA">
        <w:t xml:space="preserve"> </w:t>
      </w:r>
      <w:r>
        <w:t xml:space="preserve">(Figure 4), </w:t>
      </w:r>
      <w:r w:rsidRPr="00236D40">
        <w:t xml:space="preserve"> is presented. The final route is shown in a graph where the vertices represent the cities and the path formed by the edges represent the optimum route found.</w:t>
      </w:r>
      <w:r>
        <w:t xml:space="preserve"> A sample graph is shown in Figure 5.</w:t>
      </w:r>
    </w:p>
    <w:p w:rsidR="00AC5571" w:rsidRPr="00AC5571" w:rsidRDefault="00AC5571" w:rsidP="00AC5571">
      <w:pPr>
        <w:pStyle w:val="BodyTextFirstIndent"/>
      </w:pPr>
    </w:p>
    <w:p w:rsidR="00C82ECA" w:rsidRDefault="00213D44" w:rsidP="00AC5571">
      <w:pPr>
        <w:pStyle w:val="BodyText"/>
        <w:spacing w:line="360" w:lineRule="auto"/>
      </w:pPr>
      <w:r>
        <w:rPr>
          <w:rFonts w:ascii="Arial" w:hAnsi="Arial"/>
          <w:b/>
          <w:noProof/>
          <w:kern w:val="28"/>
          <w:sz w:val="28"/>
        </w:rPr>
        <w:drawing>
          <wp:inline distT="0" distB="0" distL="0" distR="0" wp14:anchorId="0B93422D" wp14:editId="2B5E8021">
            <wp:extent cx="5715000" cy="2156460"/>
            <wp:effectExtent l="19050" t="19050" r="19050" b="152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ute perm.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2156460"/>
                    </a:xfrm>
                    <a:prstGeom prst="rect">
                      <a:avLst/>
                    </a:prstGeom>
                    <a:ln>
                      <a:solidFill>
                        <a:schemeClr val="tx1"/>
                      </a:solidFill>
                    </a:ln>
                  </pic:spPr>
                </pic:pic>
              </a:graphicData>
            </a:graphic>
          </wp:inline>
        </w:drawing>
      </w:r>
    </w:p>
    <w:p w:rsidR="00C82ECA" w:rsidRDefault="00C82ECA" w:rsidP="00AC5571">
      <w:pPr>
        <w:pStyle w:val="Caption"/>
        <w:jc w:val="center"/>
        <w:rPr>
          <w:b w:val="0"/>
        </w:rPr>
      </w:pPr>
      <w:bookmarkStart w:id="31" w:name="_Ref468635955"/>
      <w:bookmarkStart w:id="32" w:name="_Toc468352156"/>
      <w:bookmarkStart w:id="33" w:name="_Ref468635939"/>
      <w:r w:rsidRPr="00C82ECA">
        <w:rPr>
          <w:b w:val="0"/>
        </w:rPr>
        <w:t xml:space="preserve">Figure </w:t>
      </w:r>
      <w:r w:rsidRPr="00C82ECA">
        <w:rPr>
          <w:b w:val="0"/>
        </w:rPr>
        <w:fldChar w:fldCharType="begin"/>
      </w:r>
      <w:r w:rsidRPr="00C82ECA">
        <w:rPr>
          <w:b w:val="0"/>
        </w:rPr>
        <w:instrText xml:space="preserve"> SEQ Figure \* ARABIC </w:instrText>
      </w:r>
      <w:r w:rsidRPr="00C82ECA">
        <w:rPr>
          <w:b w:val="0"/>
        </w:rPr>
        <w:fldChar w:fldCharType="separate"/>
      </w:r>
      <w:r w:rsidR="006E2E67">
        <w:rPr>
          <w:b w:val="0"/>
          <w:noProof/>
        </w:rPr>
        <w:t>3</w:t>
      </w:r>
      <w:r w:rsidRPr="00C82ECA">
        <w:rPr>
          <w:b w:val="0"/>
        </w:rPr>
        <w:fldChar w:fldCharType="end"/>
      </w:r>
      <w:bookmarkEnd w:id="31"/>
      <w:r w:rsidRPr="00C82ECA">
        <w:rPr>
          <w:b w:val="0"/>
        </w:rPr>
        <w:t xml:space="preserve"> Final route in the form of an array</w:t>
      </w:r>
      <w:bookmarkEnd w:id="32"/>
      <w:bookmarkEnd w:id="33"/>
    </w:p>
    <w:p w:rsidR="00AC5571" w:rsidRPr="00AC5571" w:rsidRDefault="00AC5571" w:rsidP="00AC5571"/>
    <w:p w:rsidR="00AC5571" w:rsidRDefault="00AC5571" w:rsidP="000919A7">
      <w:pPr>
        <w:pStyle w:val="BodyTextFirstIndent"/>
        <w:keepNext/>
        <w:sectPr w:rsidR="00AC5571" w:rsidSect="00D65675">
          <w:headerReference w:type="default" r:id="rId14"/>
          <w:footerReference w:type="first" r:id="rId15"/>
          <w:pgSz w:w="12240" w:h="15840" w:code="1"/>
          <w:pgMar w:top="1440" w:right="1440" w:bottom="1440" w:left="1800" w:header="1440" w:footer="1440" w:gutter="0"/>
          <w:pgNumType w:start="1"/>
          <w:cols w:space="720"/>
          <w:noEndnote/>
          <w:titlePg/>
        </w:sectPr>
      </w:pPr>
    </w:p>
    <w:p w:rsidR="000919A7" w:rsidRDefault="00C82ECA" w:rsidP="000919A7">
      <w:pPr>
        <w:pStyle w:val="BodyTextFirstIndent"/>
        <w:keepNext/>
      </w:pPr>
      <w:r>
        <w:rPr>
          <w:noProof/>
        </w:rPr>
        <w:lastRenderedPageBreak/>
        <w:drawing>
          <wp:inline distT="0" distB="0" distL="0" distR="0">
            <wp:extent cx="2657846" cy="1371791"/>
            <wp:effectExtent l="19050" t="19050" r="285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n info.PNG"/>
                    <pic:cNvPicPr/>
                  </pic:nvPicPr>
                  <pic:blipFill>
                    <a:blip r:embed="rId16">
                      <a:extLst>
                        <a:ext uri="{28A0092B-C50C-407E-A947-70E740481C1C}">
                          <a14:useLocalDpi xmlns:a14="http://schemas.microsoft.com/office/drawing/2010/main" val="0"/>
                        </a:ext>
                      </a:extLst>
                    </a:blip>
                    <a:stretch>
                      <a:fillRect/>
                    </a:stretch>
                  </pic:blipFill>
                  <pic:spPr>
                    <a:xfrm>
                      <a:off x="0" y="0"/>
                      <a:ext cx="2657846" cy="1371791"/>
                    </a:xfrm>
                    <a:prstGeom prst="rect">
                      <a:avLst/>
                    </a:prstGeom>
                    <a:ln>
                      <a:solidFill>
                        <a:schemeClr val="tx1"/>
                      </a:solidFill>
                    </a:ln>
                  </pic:spPr>
                </pic:pic>
              </a:graphicData>
            </a:graphic>
          </wp:inline>
        </w:drawing>
      </w:r>
    </w:p>
    <w:p w:rsidR="000919A7" w:rsidRDefault="000919A7" w:rsidP="000919A7">
      <w:pPr>
        <w:pStyle w:val="Caption"/>
        <w:rPr>
          <w:b w:val="0"/>
        </w:rPr>
      </w:pPr>
      <w:bookmarkStart w:id="34" w:name="_Toc468352157"/>
      <w:r w:rsidRPr="000919A7">
        <w:rPr>
          <w:b w:val="0"/>
        </w:rPr>
        <w:t xml:space="preserve">Figure </w:t>
      </w:r>
      <w:r w:rsidRPr="000919A7">
        <w:rPr>
          <w:b w:val="0"/>
        </w:rPr>
        <w:fldChar w:fldCharType="begin"/>
      </w:r>
      <w:r w:rsidRPr="000919A7">
        <w:rPr>
          <w:b w:val="0"/>
        </w:rPr>
        <w:instrText xml:space="preserve"> SEQ Figure \* ARABIC </w:instrText>
      </w:r>
      <w:r w:rsidRPr="000919A7">
        <w:rPr>
          <w:b w:val="0"/>
        </w:rPr>
        <w:fldChar w:fldCharType="separate"/>
      </w:r>
      <w:r w:rsidR="006E2E67">
        <w:rPr>
          <w:b w:val="0"/>
          <w:noProof/>
        </w:rPr>
        <w:t>4</w:t>
      </w:r>
      <w:r w:rsidRPr="000919A7">
        <w:rPr>
          <w:b w:val="0"/>
        </w:rPr>
        <w:fldChar w:fldCharType="end"/>
      </w:r>
      <w:r w:rsidRPr="000919A7">
        <w:rPr>
          <w:b w:val="0"/>
        </w:rPr>
        <w:t xml:space="preserve"> Final Results</w:t>
      </w:r>
      <w:bookmarkEnd w:id="34"/>
    </w:p>
    <w:p w:rsidR="00213D44" w:rsidRDefault="00213D44" w:rsidP="00213D44">
      <w:pPr>
        <w:keepNext/>
      </w:pPr>
      <w:r>
        <w:rPr>
          <w:noProof/>
        </w:rPr>
        <w:drawing>
          <wp:inline distT="0" distB="0" distL="0" distR="0">
            <wp:extent cx="3017520" cy="234172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ute graph.png"/>
                    <pic:cNvPicPr/>
                  </pic:nvPicPr>
                  <pic:blipFill rotWithShape="1">
                    <a:blip r:embed="rId17">
                      <a:extLst>
                        <a:ext uri="{28A0092B-C50C-407E-A947-70E740481C1C}">
                          <a14:useLocalDpi xmlns:a14="http://schemas.microsoft.com/office/drawing/2010/main" val="0"/>
                        </a:ext>
                      </a:extLst>
                    </a:blip>
                    <a:srcRect l="7853" t="4654"/>
                    <a:stretch/>
                  </pic:blipFill>
                  <pic:spPr bwMode="auto">
                    <a:xfrm>
                      <a:off x="0" y="0"/>
                      <a:ext cx="3028703" cy="2350400"/>
                    </a:xfrm>
                    <a:prstGeom prst="rect">
                      <a:avLst/>
                    </a:prstGeom>
                    <a:ln>
                      <a:noFill/>
                    </a:ln>
                    <a:extLst>
                      <a:ext uri="{53640926-AAD7-44D8-BBD7-CCE9431645EC}">
                        <a14:shadowObscured xmlns:a14="http://schemas.microsoft.com/office/drawing/2010/main"/>
                      </a:ext>
                    </a:extLst>
                  </pic:spPr>
                </pic:pic>
              </a:graphicData>
            </a:graphic>
          </wp:inline>
        </w:drawing>
      </w:r>
    </w:p>
    <w:p w:rsidR="00213D44" w:rsidRPr="00213D44" w:rsidRDefault="00213D44" w:rsidP="00213D44">
      <w:pPr>
        <w:pStyle w:val="Caption"/>
        <w:jc w:val="center"/>
        <w:rPr>
          <w:b w:val="0"/>
        </w:rPr>
      </w:pPr>
      <w:bookmarkStart w:id="35" w:name="_Toc468352158"/>
      <w:r w:rsidRPr="00213D44">
        <w:rPr>
          <w:b w:val="0"/>
        </w:rPr>
        <w:t xml:space="preserve">Figure </w:t>
      </w:r>
      <w:r w:rsidRPr="00213D44">
        <w:rPr>
          <w:b w:val="0"/>
        </w:rPr>
        <w:fldChar w:fldCharType="begin"/>
      </w:r>
      <w:r w:rsidRPr="00213D44">
        <w:rPr>
          <w:b w:val="0"/>
        </w:rPr>
        <w:instrText xml:space="preserve"> SEQ Figure \* ARABIC </w:instrText>
      </w:r>
      <w:r w:rsidRPr="00213D44">
        <w:rPr>
          <w:b w:val="0"/>
        </w:rPr>
        <w:fldChar w:fldCharType="separate"/>
      </w:r>
      <w:r w:rsidR="006E2E67">
        <w:rPr>
          <w:b w:val="0"/>
          <w:noProof/>
        </w:rPr>
        <w:t>5</w:t>
      </w:r>
      <w:r w:rsidRPr="00213D44">
        <w:rPr>
          <w:b w:val="0"/>
        </w:rPr>
        <w:fldChar w:fldCharType="end"/>
      </w:r>
      <w:r w:rsidRPr="00213D44">
        <w:rPr>
          <w:b w:val="0"/>
        </w:rPr>
        <w:t xml:space="preserve"> Optimum route</w:t>
      </w:r>
      <w:bookmarkEnd w:id="35"/>
    </w:p>
    <w:p w:rsidR="00AC5571" w:rsidRDefault="00AC5571" w:rsidP="00307EA6">
      <w:pPr>
        <w:pStyle w:val="BodyTextFirstIndent"/>
        <w:sectPr w:rsidR="00AC5571" w:rsidSect="00AC5571">
          <w:type w:val="continuous"/>
          <w:pgSz w:w="12240" w:h="15840" w:code="1"/>
          <w:pgMar w:top="1440" w:right="1440" w:bottom="1440" w:left="1800" w:header="1440" w:footer="1440" w:gutter="0"/>
          <w:cols w:num="2" w:space="720"/>
          <w:noEndnote/>
          <w:titlePg/>
        </w:sectPr>
      </w:pPr>
    </w:p>
    <w:p w:rsidR="00236D40" w:rsidRPr="00307EA6" w:rsidRDefault="00C82ECA" w:rsidP="00307EA6">
      <w:pPr>
        <w:pStyle w:val="BodyTextFirstIndent"/>
      </w:pPr>
      <w:r>
        <w:br w:type="page"/>
      </w:r>
    </w:p>
    <w:p w:rsidR="007400CC" w:rsidRPr="00915B46" w:rsidRDefault="007400CC" w:rsidP="00307EA6">
      <w:pPr>
        <w:pStyle w:val="Heading1"/>
        <w:ind w:left="0"/>
      </w:pPr>
      <w:r w:rsidRPr="00915B46">
        <w:lastRenderedPageBreak/>
        <w:br/>
      </w:r>
      <w:bookmarkStart w:id="36" w:name="_Toc468357831"/>
      <w:r>
        <w:t>Evaluation</w:t>
      </w:r>
      <w:bookmarkEnd w:id="36"/>
    </w:p>
    <w:p w:rsidR="007400CC" w:rsidRDefault="007400CC" w:rsidP="007400CC">
      <w:pPr>
        <w:pStyle w:val="Heading2"/>
      </w:pPr>
      <w:bookmarkStart w:id="37" w:name="_Toc468357832"/>
      <w:r>
        <w:t>Introduction</w:t>
      </w:r>
      <w:bookmarkEnd w:id="37"/>
    </w:p>
    <w:p w:rsidR="007400CC" w:rsidRDefault="007400CC" w:rsidP="007400CC">
      <w:pPr>
        <w:spacing w:after="160"/>
        <w:jc w:val="both"/>
      </w:pPr>
      <w:r w:rsidRPr="007400CC">
        <w:rPr>
          <w:rFonts w:eastAsiaTheme="minorHAnsi"/>
          <w:lang w:val="en-GB"/>
        </w:rPr>
        <w:t>This chapter will help us to identify how the system will fulfil the requirement of this project.</w:t>
      </w:r>
      <w:r>
        <w:rPr>
          <w:rFonts w:eastAsiaTheme="minorHAnsi"/>
          <w:lang w:val="en-GB"/>
        </w:rPr>
        <w:t xml:space="preserve"> </w:t>
      </w:r>
      <w:r w:rsidRPr="007400CC">
        <w:rPr>
          <w:rFonts w:eastAsiaTheme="minorHAnsi"/>
          <w:lang w:val="en-GB"/>
        </w:rPr>
        <w:t xml:space="preserve">Here we will discuss the overall evaluation process of the </w:t>
      </w:r>
      <w:r w:rsidR="00BD42F6">
        <w:rPr>
          <w:rFonts w:eastAsiaTheme="minorHAnsi"/>
          <w:lang w:val="en-GB"/>
        </w:rPr>
        <w:t>Self-T</w:t>
      </w:r>
      <w:r>
        <w:rPr>
          <w:rFonts w:eastAsiaTheme="minorHAnsi"/>
          <w:lang w:val="en-GB"/>
        </w:rPr>
        <w:t xml:space="preserve">uning </w:t>
      </w:r>
      <w:r w:rsidR="00BD42F6">
        <w:rPr>
          <w:rFonts w:eastAsiaTheme="minorHAnsi"/>
          <w:lang w:val="en-GB"/>
        </w:rPr>
        <w:t>Firefly Algorithm to solve the Travelling Salesman Problem</w:t>
      </w:r>
      <w:r w:rsidRPr="007400CC">
        <w:rPr>
          <w:rFonts w:eastAsiaTheme="minorHAnsi"/>
          <w:lang w:val="en-GB"/>
        </w:rPr>
        <w:t xml:space="preserve"> system. This</w:t>
      </w:r>
      <w:r>
        <w:rPr>
          <w:rFonts w:eastAsiaTheme="minorHAnsi"/>
          <w:lang w:val="en-GB"/>
        </w:rPr>
        <w:t xml:space="preserve"> </w:t>
      </w:r>
      <w:r w:rsidRPr="007400CC">
        <w:rPr>
          <w:rFonts w:eastAsiaTheme="minorHAnsi"/>
          <w:lang w:val="en-GB"/>
        </w:rPr>
        <w:t>also tries to express the kind of evaluation process that is going to be carried out in order to</w:t>
      </w:r>
      <w:r>
        <w:rPr>
          <w:rFonts w:eastAsiaTheme="minorHAnsi"/>
          <w:lang w:val="en-GB"/>
        </w:rPr>
        <w:t xml:space="preserve"> </w:t>
      </w:r>
      <w:r w:rsidR="00BD42F6">
        <w:rPr>
          <w:rFonts w:eastAsiaTheme="minorHAnsi"/>
          <w:lang w:val="en-GB"/>
        </w:rPr>
        <w:t>assess the success of the</w:t>
      </w:r>
      <w:r w:rsidR="00BD42F6" w:rsidRPr="007400CC">
        <w:rPr>
          <w:rFonts w:eastAsiaTheme="minorHAnsi"/>
          <w:lang w:val="en-GB"/>
        </w:rPr>
        <w:t xml:space="preserve"> </w:t>
      </w:r>
      <w:r w:rsidR="00BD42F6">
        <w:rPr>
          <w:rFonts w:eastAsiaTheme="minorHAnsi"/>
          <w:lang w:val="en-GB"/>
        </w:rPr>
        <w:t>Self-Tuning Firefly Algorithm</w:t>
      </w:r>
      <w:r w:rsidR="00307EA6">
        <w:rPr>
          <w:rFonts w:eastAsiaTheme="minorHAnsi"/>
          <w:lang w:val="en-GB"/>
        </w:rPr>
        <w:t xml:space="preserve"> (Attached in the Appendix )</w:t>
      </w:r>
      <w:r w:rsidRPr="007400CC">
        <w:rPr>
          <w:rFonts w:eastAsiaTheme="minorHAnsi"/>
          <w:lang w:val="en-GB"/>
        </w:rPr>
        <w:t>.</w:t>
      </w:r>
    </w:p>
    <w:p w:rsidR="00915B46" w:rsidRDefault="00915B46" w:rsidP="00915B46">
      <w:pPr>
        <w:pStyle w:val="Heading1"/>
        <w:numPr>
          <w:ilvl w:val="0"/>
          <w:numId w:val="0"/>
        </w:numPr>
      </w:pPr>
      <w:r>
        <w:br w:type="page"/>
      </w:r>
      <w:bookmarkStart w:id="38" w:name="_Toc468357833"/>
      <w:r>
        <w:lastRenderedPageBreak/>
        <w:t>References</w:t>
      </w:r>
      <w:bookmarkEnd w:id="38"/>
    </w:p>
    <w:sdt>
      <w:sdtPr>
        <w:id w:val="-777719316"/>
        <w:docPartObj>
          <w:docPartGallery w:val="Bibliographies"/>
          <w:docPartUnique/>
        </w:docPartObj>
      </w:sdtPr>
      <w:sdtEndPr/>
      <w:sdtContent>
        <w:sdt>
          <w:sdtPr>
            <w:id w:val="111145805"/>
            <w:bibliography/>
          </w:sdtPr>
          <w:sdtEndPr/>
          <w:sdtContent>
            <w:p w:rsidR="009A5408" w:rsidRPr="009A5408" w:rsidRDefault="00A477B2" w:rsidP="009A5408">
              <w:pPr>
                <w:pStyle w:val="Bibliography"/>
              </w:pPr>
              <w:r>
                <w:fldChar w:fldCharType="begin"/>
              </w:r>
              <w:r w:rsidR="009A5408">
                <w:instrText xml:space="preserve"> ADDIN ZOTERO_BIBL {"custom":[]} CSL_BIBLIOGRAPHY </w:instrText>
              </w:r>
              <w:r>
                <w:fldChar w:fldCharType="separate"/>
              </w:r>
              <w:r w:rsidR="009A5408" w:rsidRPr="009A5408">
                <w:t>[1]</w:t>
              </w:r>
              <w:r w:rsidR="009A5408" w:rsidRPr="009A5408">
                <w:tab/>
                <w:t xml:space="preserve">X.-S. Yang, </w:t>
              </w:r>
              <w:r w:rsidR="009A5408" w:rsidRPr="009A5408">
                <w:rPr>
                  <w:i/>
                  <w:iCs/>
                </w:rPr>
                <w:t>Nature-Inspired Metaheuristic Algorithms</w:t>
              </w:r>
              <w:r w:rsidR="009A5408" w:rsidRPr="009A5408">
                <w:t>, 2nd ed. Luniver Press, 2010.</w:t>
              </w:r>
            </w:p>
            <w:p w:rsidR="009A5408" w:rsidRPr="009A5408" w:rsidRDefault="009A5408" w:rsidP="009A5408">
              <w:pPr>
                <w:pStyle w:val="Bibliography"/>
              </w:pPr>
              <w:r w:rsidRPr="009A5408">
                <w:t>[2]</w:t>
              </w:r>
              <w:r w:rsidRPr="009A5408">
                <w:tab/>
                <w:t xml:space="preserve">N. Biggs, E. K. Lloyd, and R. J. Wilson, </w:t>
              </w:r>
              <w:r w:rsidRPr="009A5408">
                <w:rPr>
                  <w:i/>
                  <w:iCs/>
                </w:rPr>
                <w:t>Graph Theory, 1736-1936</w:t>
              </w:r>
              <w:r w:rsidRPr="009A5408">
                <w:t>. New York, NY, USA: Clarendon Press, 1986.</w:t>
              </w:r>
            </w:p>
            <w:p w:rsidR="009A5408" w:rsidRPr="009A5408" w:rsidRDefault="009A5408" w:rsidP="009A5408">
              <w:pPr>
                <w:pStyle w:val="Bibliography"/>
              </w:pPr>
              <w:r w:rsidRPr="009A5408">
                <w:t>[3]</w:t>
              </w:r>
              <w:r w:rsidRPr="009A5408">
                <w:tab/>
                <w:t xml:space="preserve">D. L. Applegate, R. E. Bixby, V. Chvátal, and W. J. Cook, </w:t>
              </w:r>
              <w:r w:rsidRPr="009A5408">
                <w:rPr>
                  <w:i/>
                  <w:iCs/>
                </w:rPr>
                <w:t>The Traveling Salesman Problem: A Computational Study</w:t>
              </w:r>
              <w:r w:rsidRPr="009A5408">
                <w:t>. Princeton University Press, 2011.</w:t>
              </w:r>
            </w:p>
            <w:p w:rsidR="009A5408" w:rsidRPr="009A5408" w:rsidRDefault="009A5408" w:rsidP="009A5408">
              <w:pPr>
                <w:pStyle w:val="Bibliography"/>
              </w:pPr>
              <w:r w:rsidRPr="009A5408">
                <w:t>[4]</w:t>
              </w:r>
              <w:r w:rsidRPr="009A5408">
                <w:tab/>
                <w:t>A. A. Khan, “A COMPARITIVE STUDY OF NEAREST NEIGHBOUR ALGORITHM AND GENETIC ALGORITHM IN SOLVING TRAVELLING SALESMAN PROBLEM,” 2016.</w:t>
              </w:r>
            </w:p>
            <w:p w:rsidR="009A5408" w:rsidRPr="009A5408" w:rsidRDefault="009A5408" w:rsidP="009A5408">
              <w:pPr>
                <w:pStyle w:val="Bibliography"/>
              </w:pPr>
              <w:r w:rsidRPr="009A5408">
                <w:t>[5]</w:t>
              </w:r>
              <w:r w:rsidRPr="009A5408">
                <w:tab/>
                <w:t xml:space="preserve">Yuan-bin Mo, “The Advantage of Intelligent Algorithms for TSP,” in </w:t>
              </w:r>
              <w:r w:rsidRPr="009A5408">
                <w:rPr>
                  <w:i/>
                  <w:iCs/>
                </w:rPr>
                <w:t>Traveling Salesman Problem, Theory and Applications, Prof. Donald Davendra (Ed.)</w:t>
              </w:r>
              <w:r w:rsidRPr="009A5408">
                <w:t>, vol. 1, InTech, 2010, pp. 26–40.</w:t>
              </w:r>
            </w:p>
            <w:p w:rsidR="009A5408" w:rsidRPr="009A5408" w:rsidRDefault="009A5408" w:rsidP="009A5408">
              <w:pPr>
                <w:pStyle w:val="Bibliography"/>
              </w:pPr>
              <w:r w:rsidRPr="009A5408">
                <w:t>[6]</w:t>
              </w:r>
              <w:r w:rsidRPr="009A5408">
                <w:tab/>
                <w:t xml:space="preserve">Z. H. Ahmed, “Genetic algorithm for the traveling salesman problem using sequential constructive crossover operator,” </w:t>
              </w:r>
              <w:r w:rsidRPr="009A5408">
                <w:rPr>
                  <w:i/>
                  <w:iCs/>
                </w:rPr>
                <w:t>Int. J. Biom. Bioinforma. IJBB</w:t>
              </w:r>
              <w:r w:rsidRPr="009A5408">
                <w:t>, vol. 3, no. 6, p. 96, 2010.</w:t>
              </w:r>
            </w:p>
            <w:p w:rsidR="009A5408" w:rsidRPr="009A5408" w:rsidRDefault="009A5408" w:rsidP="009A5408">
              <w:pPr>
                <w:pStyle w:val="Bibliography"/>
              </w:pPr>
              <w:r w:rsidRPr="009A5408">
                <w:t>[7]</w:t>
              </w:r>
              <w:r w:rsidRPr="009A5408">
                <w:tab/>
                <w:t xml:space="preserve">M. Dorigo and L. M. Gambardella, “Ant colony system: a cooperative learning approach to the traveling salesman problem,” </w:t>
              </w:r>
              <w:r w:rsidRPr="009A5408">
                <w:rPr>
                  <w:i/>
                  <w:iCs/>
                </w:rPr>
                <w:t>Evol. Comput. IEEE Trans. On</w:t>
              </w:r>
              <w:r w:rsidRPr="009A5408">
                <w:t>, vol. 1, no. 1, pp. 53–66, 1997.</w:t>
              </w:r>
            </w:p>
            <w:p w:rsidR="009A5408" w:rsidRPr="009A5408" w:rsidRDefault="009A5408" w:rsidP="009A5408">
              <w:pPr>
                <w:pStyle w:val="Bibliography"/>
              </w:pPr>
              <w:r w:rsidRPr="009A5408">
                <w:t>[8]</w:t>
              </w:r>
              <w:r w:rsidRPr="009A5408">
                <w:tab/>
                <w:t xml:space="preserve">M. K. Marichelvam, T. Prabaharan, and X. S. Yang, “A Discrete Firefly Algorithm for the Multi-Objective Hybrid Flowshop Scheduling Problems,” </w:t>
              </w:r>
              <w:r w:rsidRPr="009A5408">
                <w:rPr>
                  <w:i/>
                  <w:iCs/>
                </w:rPr>
                <w:t>IEEE Trans. Evol. Comput.</w:t>
              </w:r>
              <w:r w:rsidRPr="009A5408">
                <w:t>, vol. 18, no. 2, pp. 301–305, Apr. 2014.</w:t>
              </w:r>
            </w:p>
            <w:p w:rsidR="009A5408" w:rsidRPr="009A5408" w:rsidRDefault="009A5408" w:rsidP="009A5408">
              <w:pPr>
                <w:pStyle w:val="Bibliography"/>
              </w:pPr>
              <w:r w:rsidRPr="009A5408">
                <w:t>[9]</w:t>
              </w:r>
              <w:r w:rsidRPr="009A5408">
                <w:tab/>
                <w:t xml:space="preserve">S. Bhattacharyya, </w:t>
              </w:r>
              <w:r w:rsidRPr="009A5408">
                <w:rPr>
                  <w:i/>
                  <w:iCs/>
                </w:rPr>
                <w:t>Handbook of Research on Swarm Intelligence in Engineering</w:t>
              </w:r>
              <w:r w:rsidRPr="009A5408">
                <w:t>. IGI Global, 2015.</w:t>
              </w:r>
            </w:p>
            <w:p w:rsidR="009A5408" w:rsidRPr="009A5408" w:rsidRDefault="009A5408" w:rsidP="009A5408">
              <w:pPr>
                <w:pStyle w:val="Bibliography"/>
              </w:pPr>
              <w:r w:rsidRPr="009A5408">
                <w:t>[10]</w:t>
              </w:r>
              <w:r w:rsidRPr="009A5408">
                <w:tab/>
                <w:t xml:space="preserve">A. Baykasoglu, L. Ozbakir, and P. Tapkan, “Artificial bee colony algorithm and its application to generalized assignment problem,” </w:t>
              </w:r>
              <w:r w:rsidRPr="009A5408">
                <w:rPr>
                  <w:i/>
                  <w:iCs/>
                </w:rPr>
                <w:t>Swarm Intell. Focus Ant Part. Swarm Optim.</w:t>
              </w:r>
              <w:r w:rsidRPr="009A5408">
                <w:t>, pp. 113–144, 2007.</w:t>
              </w:r>
            </w:p>
            <w:p w:rsidR="009A5408" w:rsidRPr="009A5408" w:rsidRDefault="009A5408" w:rsidP="009A5408">
              <w:pPr>
                <w:pStyle w:val="Bibliography"/>
              </w:pPr>
              <w:r w:rsidRPr="009A5408">
                <w:t>[11]</w:t>
              </w:r>
              <w:r w:rsidRPr="009A5408">
                <w:tab/>
                <w:t xml:space="preserve">J. H. Holland, </w:t>
              </w:r>
              <w:r w:rsidRPr="009A5408">
                <w:rPr>
                  <w:i/>
                  <w:iCs/>
                </w:rPr>
                <w:t>Adaptation in natural and artificial systems: an introductory analysis with applications to biology, control, and artificial intelligence</w:t>
              </w:r>
              <w:r w:rsidRPr="009A5408">
                <w:t>. University of Michigan Press, 1975.</w:t>
              </w:r>
            </w:p>
            <w:p w:rsidR="009A5408" w:rsidRPr="009A5408" w:rsidRDefault="009A5408" w:rsidP="009A5408">
              <w:pPr>
                <w:pStyle w:val="Bibliography"/>
              </w:pPr>
              <w:r w:rsidRPr="009A5408">
                <w:t>[12]</w:t>
              </w:r>
              <w:r w:rsidRPr="009A5408">
                <w:tab/>
                <w:t>D. Karaboga, “An idea based on honey bee swarm for numerical optimization,” Oct. 2005.</w:t>
              </w:r>
            </w:p>
            <w:p w:rsidR="009A5408" w:rsidRPr="009A5408" w:rsidRDefault="009A5408" w:rsidP="009A5408">
              <w:pPr>
                <w:pStyle w:val="Bibliography"/>
              </w:pPr>
              <w:r w:rsidRPr="009A5408">
                <w:t>[13]</w:t>
              </w:r>
              <w:r w:rsidRPr="009A5408">
                <w:tab/>
                <w:t xml:space="preserve">M. Dorigo and C. Blum, “Ant colony optimization theory: A survey,” </w:t>
              </w:r>
              <w:r w:rsidRPr="009A5408">
                <w:rPr>
                  <w:i/>
                  <w:iCs/>
                </w:rPr>
                <w:t>Theor. Comput. Sci.</w:t>
              </w:r>
              <w:r w:rsidRPr="009A5408">
                <w:t>, vol. 344, no. 2–3, pp. 243–278, Nov. 2005.</w:t>
              </w:r>
            </w:p>
            <w:p w:rsidR="009A5408" w:rsidRPr="009A5408" w:rsidRDefault="009A5408" w:rsidP="009A5408">
              <w:pPr>
                <w:pStyle w:val="Bibliography"/>
              </w:pPr>
              <w:r w:rsidRPr="009A5408">
                <w:t>[14]</w:t>
              </w:r>
              <w:r w:rsidRPr="009A5408">
                <w:tab/>
                <w:t xml:space="preserve">E. Bonabeau, M. Dorigo, and G. Theraulaz, </w:t>
              </w:r>
              <w:r w:rsidRPr="009A5408">
                <w:rPr>
                  <w:i/>
                  <w:iCs/>
                </w:rPr>
                <w:t>Swarm intelligence: from natural to artificial systems</w:t>
              </w:r>
              <w:r w:rsidRPr="009A5408">
                <w:t>. New York: Oxford University Press, 1999.</w:t>
              </w:r>
            </w:p>
            <w:p w:rsidR="009A5408" w:rsidRPr="009A5408" w:rsidRDefault="009A5408" w:rsidP="009A5408">
              <w:pPr>
                <w:pStyle w:val="Bibliography"/>
              </w:pPr>
              <w:r w:rsidRPr="009A5408">
                <w:t>[15]</w:t>
              </w:r>
              <w:r w:rsidRPr="009A5408">
                <w:tab/>
                <w:t xml:space="preserve">X.-S. Yang, “Harmony search as a metaheuristic algorithm,” in </w:t>
              </w:r>
              <w:r w:rsidRPr="009A5408">
                <w:rPr>
                  <w:i/>
                  <w:iCs/>
                </w:rPr>
                <w:t>Music-inspired harmony search algorithm</w:t>
              </w:r>
              <w:r w:rsidRPr="009A5408">
                <w:t>, Springer, 2009, pp. 1–14.</w:t>
              </w:r>
            </w:p>
            <w:p w:rsidR="009A5408" w:rsidRPr="009A5408" w:rsidRDefault="009A5408" w:rsidP="009A5408">
              <w:pPr>
                <w:pStyle w:val="Bibliography"/>
              </w:pPr>
              <w:r w:rsidRPr="009A5408">
                <w:t>[16]</w:t>
              </w:r>
              <w:r w:rsidRPr="009A5408">
                <w:tab/>
                <w:t xml:space="preserve">X.-S. Yang, “Multiobjective Firefly Algorithm for Continuous Optimization,” </w:t>
              </w:r>
              <w:r w:rsidRPr="009A5408">
                <w:rPr>
                  <w:i/>
                  <w:iCs/>
                </w:rPr>
                <w:t>Eng. Comput.</w:t>
              </w:r>
              <w:r w:rsidRPr="009A5408">
                <w:t>, vol. 29, no. 2, pp. 175–184, 2013.</w:t>
              </w:r>
            </w:p>
            <w:p w:rsidR="009A5408" w:rsidRPr="009A5408" w:rsidRDefault="009A5408" w:rsidP="009A5408">
              <w:pPr>
                <w:pStyle w:val="Bibliography"/>
              </w:pPr>
              <w:r w:rsidRPr="009A5408">
                <w:t>[17]</w:t>
              </w:r>
              <w:r w:rsidRPr="009A5408">
                <w:tab/>
                <w:t xml:space="preserve">X.-S. Yang and S. Deb, “Cuckoo search via Lévy flights,” in </w:t>
              </w:r>
              <w:r w:rsidRPr="009A5408">
                <w:rPr>
                  <w:i/>
                  <w:iCs/>
                </w:rPr>
                <w:t>Nature &amp; Biologically Inspired Computing, 2009. NaBIC 2009. World Congress on</w:t>
              </w:r>
              <w:r w:rsidRPr="009A5408">
                <w:t>, 2009, pp. 210–214.</w:t>
              </w:r>
            </w:p>
            <w:p w:rsidR="009A5408" w:rsidRPr="009A5408" w:rsidRDefault="009A5408" w:rsidP="009A5408">
              <w:pPr>
                <w:pStyle w:val="Bibliography"/>
              </w:pPr>
              <w:r w:rsidRPr="009A5408">
                <w:t>[18]</w:t>
              </w:r>
              <w:r w:rsidRPr="009A5408">
                <w:tab/>
                <w:t xml:space="preserve">X.-S. Yang, “A new metaheuristic bat-inspired algorithm,” in </w:t>
              </w:r>
              <w:r w:rsidRPr="009A5408">
                <w:rPr>
                  <w:i/>
                  <w:iCs/>
                </w:rPr>
                <w:t>Nature inspired cooperative strategies for optimization (NICSO 2010)</w:t>
              </w:r>
              <w:r w:rsidRPr="009A5408">
                <w:t>, Springer, 2010, pp. 65–74.</w:t>
              </w:r>
            </w:p>
            <w:p w:rsidR="009A5408" w:rsidRPr="009A5408" w:rsidRDefault="009A5408" w:rsidP="009A5408">
              <w:pPr>
                <w:pStyle w:val="Bibliography"/>
              </w:pPr>
              <w:r w:rsidRPr="009A5408">
                <w:t>[19]</w:t>
              </w:r>
              <w:r w:rsidRPr="009A5408">
                <w:tab/>
                <w:t xml:space="preserve">D. H. Wolpert and W. G. Macready, “No free lunch theorems for optimization,” </w:t>
              </w:r>
              <w:r w:rsidRPr="009A5408">
                <w:rPr>
                  <w:i/>
                  <w:iCs/>
                </w:rPr>
                <w:t>Evol. Comput. IEEE Trans. On</w:t>
              </w:r>
              <w:r w:rsidRPr="009A5408">
                <w:t>, vol. 1, no. 1, pp. 67–82, 1997.</w:t>
              </w:r>
            </w:p>
            <w:p w:rsidR="009A5408" w:rsidRPr="009A5408" w:rsidRDefault="009A5408" w:rsidP="009A5408">
              <w:pPr>
                <w:pStyle w:val="Bibliography"/>
              </w:pPr>
              <w:r w:rsidRPr="009A5408">
                <w:t>[20]</w:t>
              </w:r>
              <w:r w:rsidRPr="009A5408">
                <w:tab/>
                <w:t xml:space="preserve">S. Lukasik and S. Żak, “Firefly algorithm for continuous constrained optimization tasks,” in </w:t>
              </w:r>
              <w:r w:rsidRPr="009A5408">
                <w:rPr>
                  <w:i/>
                  <w:iCs/>
                </w:rPr>
                <w:t>Computational Collective Intelligence. Semantic Web, Social Networks and Multiagent Systems</w:t>
              </w:r>
              <w:r w:rsidRPr="009A5408">
                <w:t>, Springer, 2009, pp. 97–106.</w:t>
              </w:r>
            </w:p>
            <w:p w:rsidR="009A5408" w:rsidRPr="009A5408" w:rsidRDefault="009A5408" w:rsidP="009A5408">
              <w:pPr>
                <w:pStyle w:val="Bibliography"/>
              </w:pPr>
              <w:r w:rsidRPr="009A5408">
                <w:lastRenderedPageBreak/>
                <w:t>[21]</w:t>
              </w:r>
              <w:r w:rsidRPr="009A5408">
                <w:tab/>
                <w:t xml:space="preserve">G. Jati and Suyanto, “Evolutionary Discrete Firefly Algorithm for Travelling Salesman Problem,” in </w:t>
              </w:r>
              <w:r w:rsidRPr="009A5408">
                <w:rPr>
                  <w:i/>
                  <w:iCs/>
                </w:rPr>
                <w:t>Adaptive and Intelligent Systems</w:t>
              </w:r>
              <w:r w:rsidRPr="009A5408">
                <w:t>, vol. 6943, A. Bouchachia, Ed. Springer Berlin Heidelberg, 2011, pp. 393–403.</w:t>
              </w:r>
            </w:p>
            <w:p w:rsidR="009A5408" w:rsidRPr="009A5408" w:rsidRDefault="009A5408" w:rsidP="009A5408">
              <w:pPr>
                <w:pStyle w:val="Bibliography"/>
              </w:pPr>
              <w:r w:rsidRPr="009A5408">
                <w:t>[22]</w:t>
              </w:r>
              <w:r w:rsidRPr="009A5408">
                <w:tab/>
                <w:t>László Kota and Károly Jármai, “DISCRETIZATION OF THE FIREFLY ALGORITHM FOR THE TRAVELLING SALESMAN PROBLEM,” 2008.</w:t>
              </w:r>
            </w:p>
            <w:p w:rsidR="009A5408" w:rsidRPr="009A5408" w:rsidRDefault="009A5408" w:rsidP="009A5408">
              <w:pPr>
                <w:pStyle w:val="Bibliography"/>
              </w:pPr>
              <w:r w:rsidRPr="009A5408">
                <w:t>[23]</w:t>
              </w:r>
              <w:r w:rsidRPr="009A5408">
                <w:tab/>
                <w:t xml:space="preserve">J. Senthilnath, S. N. Omkar, and V. Mani, “Clustering using firefly algorithm: Performance study,” </w:t>
              </w:r>
              <w:r w:rsidRPr="009A5408">
                <w:rPr>
                  <w:i/>
                  <w:iCs/>
                </w:rPr>
                <w:t>Swarm Evol. Comput.</w:t>
              </w:r>
              <w:r w:rsidRPr="009A5408">
                <w:t>, vol. 1, no. 3, pp. 164–171, 2011.</w:t>
              </w:r>
            </w:p>
            <w:p w:rsidR="009A5408" w:rsidRPr="009A5408" w:rsidRDefault="009A5408" w:rsidP="009A5408">
              <w:pPr>
                <w:pStyle w:val="Bibliography"/>
              </w:pPr>
              <w:r w:rsidRPr="009A5408">
                <w:t>[24]</w:t>
              </w:r>
              <w:r w:rsidRPr="009A5408">
                <w:tab/>
                <w:t xml:space="preserve">X.-S. Yang, </w:t>
              </w:r>
              <w:r w:rsidRPr="009A5408">
                <w:rPr>
                  <w:i/>
                  <w:iCs/>
                </w:rPr>
                <w:t>Nature-inspired metaheuristic algorithms</w:t>
              </w:r>
              <w:r w:rsidRPr="009A5408">
                <w:t>. Frome: Luniver Press, 2008.</w:t>
              </w:r>
            </w:p>
            <w:p w:rsidR="009A5408" w:rsidRPr="009A5408" w:rsidRDefault="009A5408" w:rsidP="009A5408">
              <w:pPr>
                <w:pStyle w:val="Bibliography"/>
              </w:pPr>
              <w:r w:rsidRPr="009A5408">
                <w:t>[25]</w:t>
              </w:r>
              <w:r w:rsidRPr="009A5408">
                <w:tab/>
                <w:t xml:space="preserve">Iztok Fister, Janez Bresta, Xin-She Yang, and Iztok Fister Jr., “A comprehensive review of ﬁreﬂy algorithms.pdf,” </w:t>
              </w:r>
              <w:r w:rsidRPr="009A5408">
                <w:rPr>
                  <w:i/>
                  <w:iCs/>
                </w:rPr>
                <w:t>Swarm Evol. Comput.</w:t>
              </w:r>
              <w:r w:rsidRPr="009A5408">
                <w:t>, vol. 13, pp. 34–46, 2013.</w:t>
              </w:r>
            </w:p>
            <w:p w:rsidR="009A5408" w:rsidRPr="009A5408" w:rsidRDefault="009A5408" w:rsidP="009A5408">
              <w:pPr>
                <w:pStyle w:val="Bibliography"/>
              </w:pPr>
              <w:r w:rsidRPr="009A5408">
                <w:t>[26]</w:t>
              </w:r>
              <w:r w:rsidRPr="009A5408">
                <w:tab/>
                <w:t xml:space="preserve">X.-S. Yang, Suash Deb, Martin Loomes, and Mehmet Karamanoglu, “A Framework for Self-Tuning Optimization Algorithm,” </w:t>
              </w:r>
              <w:r w:rsidRPr="009A5408">
                <w:rPr>
                  <w:i/>
                  <w:iCs/>
                </w:rPr>
                <w:t>Neural Comput. Appl.</w:t>
              </w:r>
              <w:r w:rsidRPr="009A5408">
                <w:t>, vol. 23, no. 7*8, pp. 2051–2057, 2013.</w:t>
              </w:r>
            </w:p>
            <w:p w:rsidR="009A5408" w:rsidRPr="009A5408" w:rsidRDefault="009A5408" w:rsidP="009A5408">
              <w:pPr>
                <w:pStyle w:val="Bibliography"/>
              </w:pPr>
              <w:r w:rsidRPr="009A5408">
                <w:t>[27]</w:t>
              </w:r>
              <w:r w:rsidRPr="009A5408">
                <w:tab/>
                <w:t xml:space="preserve">P. Agarwal and S. Mehta, “Nature-Inspired Algorithms: State-of-Art, Problems and Prospects,” </w:t>
              </w:r>
              <w:r w:rsidRPr="009A5408">
                <w:rPr>
                  <w:i/>
                  <w:iCs/>
                </w:rPr>
                <w:t>Nature</w:t>
              </w:r>
              <w:r w:rsidRPr="009A5408">
                <w:t>, vol. 100, no. 14, 2014.</w:t>
              </w:r>
            </w:p>
            <w:p w:rsidR="00A477B2" w:rsidRDefault="00A477B2" w:rsidP="00A477B2">
              <w:pPr>
                <w:pStyle w:val="Bibliography"/>
              </w:pPr>
              <w:r>
                <w:fldChar w:fldCharType="end"/>
              </w:r>
            </w:p>
            <w:p w:rsidR="00915B46" w:rsidRDefault="00CD4871" w:rsidP="00A477B2"/>
          </w:sdtContent>
        </w:sdt>
      </w:sdtContent>
    </w:sdt>
    <w:p w:rsidR="00915B46" w:rsidRDefault="00915B46">
      <w:pPr>
        <w:spacing w:line="240" w:lineRule="auto"/>
        <w:rPr>
          <w:b/>
          <w:kern w:val="28"/>
          <w:sz w:val="32"/>
        </w:rPr>
      </w:pPr>
    </w:p>
    <w:p w:rsidR="00915B46" w:rsidRDefault="00915B46">
      <w:pPr>
        <w:spacing w:line="240" w:lineRule="auto"/>
        <w:rPr>
          <w:b/>
          <w:kern w:val="28"/>
          <w:sz w:val="32"/>
        </w:rPr>
      </w:pPr>
      <w:r>
        <w:br w:type="page"/>
      </w:r>
    </w:p>
    <w:p w:rsidR="00BF46CF" w:rsidRDefault="005C5E55" w:rsidP="006B2D45">
      <w:pPr>
        <w:pStyle w:val="Heading1"/>
        <w:numPr>
          <w:ilvl w:val="0"/>
          <w:numId w:val="0"/>
        </w:numPr>
      </w:pPr>
      <w:bookmarkStart w:id="39" w:name="_Toc468357834"/>
      <w:r>
        <w:lastRenderedPageBreak/>
        <w:t>Appendix A</w:t>
      </w:r>
      <w:r w:rsidR="00BF46CF">
        <w:br/>
      </w:r>
      <w:r w:rsidR="00213D44">
        <w:t>Self-Tuning Algorithm</w:t>
      </w:r>
      <w:bookmarkEnd w:id="39"/>
    </w:p>
    <w:p w:rsidR="00213D44" w:rsidRDefault="00213D44" w:rsidP="00213D44">
      <w:pPr>
        <w:autoSpaceDE w:val="0"/>
        <w:autoSpaceDN w:val="0"/>
        <w:adjustRightInd w:val="0"/>
        <w:spacing w:line="240" w:lineRule="auto"/>
        <w:rPr>
          <w:rFonts w:ascii="Courier New" w:hAnsi="Courier New" w:cs="Courier New"/>
          <w:sz w:val="24"/>
          <w:szCs w:val="24"/>
        </w:rPr>
      </w:pP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function</w:t>
      </w:r>
      <w:r>
        <w:rPr>
          <w:rFonts w:ascii="Courier New" w:hAnsi="Courier New" w:cs="Courier New"/>
          <w:color w:val="000000"/>
          <w:sz w:val="20"/>
        </w:rPr>
        <w:t xml:space="preserve"> fa_ts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input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clearvars </w:t>
      </w:r>
      <w:r>
        <w:rPr>
          <w:rFonts w:ascii="Courier New" w:hAnsi="Courier New" w:cs="Courier New"/>
          <w:color w:val="A020F0"/>
          <w:sz w:val="20"/>
        </w:rPr>
        <w:t>-global</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alph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delt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nFF = 50; </w:t>
      </w:r>
      <w:r>
        <w:rPr>
          <w:rFonts w:ascii="Courier New" w:hAnsi="Courier New" w:cs="Courier New"/>
          <w:color w:val="228B22"/>
          <w:sz w:val="20"/>
        </w:rPr>
        <w:t>%number of firefli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movements = 30; </w:t>
      </w:r>
      <w:r>
        <w:rPr>
          <w:rFonts w:ascii="Courier New" w:hAnsi="Courier New" w:cs="Courier New"/>
          <w:color w:val="228B22"/>
          <w:sz w:val="20"/>
        </w:rPr>
        <w:t>%number of times a firefly mov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gamma = 10; %light absorption coeffien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alpha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elta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iterations = 300; </w:t>
      </w:r>
      <w:r>
        <w:rPr>
          <w:rFonts w:ascii="Courier New" w:hAnsi="Courier New" w:cs="Courier New"/>
          <w:color w:val="228B22"/>
          <w:sz w:val="20"/>
        </w:rPr>
        <w:t>%number of times the FFs will evolv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file  = </w:t>
      </w:r>
      <w:r>
        <w:rPr>
          <w:rFonts w:ascii="Courier New" w:hAnsi="Courier New" w:cs="Courier New"/>
          <w:color w:val="A020F0"/>
          <w:sz w:val="20"/>
        </w:rPr>
        <w:t>'eil51.tsp'</w:t>
      </w:r>
      <w:r>
        <w:rPr>
          <w:rFonts w:ascii="Courier New" w:hAnsi="Courier New" w:cs="Courier New"/>
          <w:color w:val="000000"/>
          <w:sz w:val="20"/>
        </w:rPr>
        <w:t xml:space="preserve">; </w:t>
      </w:r>
      <w:r>
        <w:rPr>
          <w:rFonts w:ascii="Courier New" w:hAnsi="Courier New" w:cs="Courier New"/>
          <w:color w:val="228B22"/>
          <w:sz w:val="20"/>
        </w:rPr>
        <w:t>%file nam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minDist = 426;</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Read tsp fil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fileID = fopen(fil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read file and store data in cell forma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datacell = textscan(fileID, </w:t>
      </w:r>
      <w:r>
        <w:rPr>
          <w:rFonts w:ascii="Courier New" w:hAnsi="Courier New" w:cs="Courier New"/>
          <w:color w:val="A020F0"/>
          <w:sz w:val="20"/>
        </w:rPr>
        <w:t>' %f %f %f'</w:t>
      </w:r>
      <w:r>
        <w:rPr>
          <w:rFonts w:ascii="Courier New" w:hAnsi="Courier New" w:cs="Courier New"/>
          <w:color w:val="000000"/>
          <w:sz w:val="20"/>
        </w:rPr>
        <w:t>,</w:t>
      </w:r>
      <w:r>
        <w:rPr>
          <w:rFonts w:ascii="Courier New" w:hAnsi="Courier New" w:cs="Courier New"/>
          <w:color w:val="A020F0"/>
          <w:sz w:val="20"/>
        </w:rPr>
        <w:t>'CollectOutput'</w:t>
      </w:r>
      <w:r>
        <w:rPr>
          <w:rFonts w:ascii="Courier New" w:hAnsi="Courier New" w:cs="Courier New"/>
          <w:color w:val="000000"/>
          <w:sz w:val="20"/>
        </w:rPr>
        <w:t>,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fclose(fileI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convert data format from cell to matrix</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atamat = cell2mat(datacell(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N = length(datamat); </w:t>
      </w:r>
      <w:r>
        <w:rPr>
          <w:rFonts w:ascii="Courier New" w:hAnsi="Courier New" w:cs="Courier New"/>
          <w:color w:val="228B22"/>
          <w:sz w:val="20"/>
        </w:rPr>
        <w:t>%No. of cities = No. of row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cities = datamat(:,1); </w:t>
      </w:r>
      <w:r>
        <w:rPr>
          <w:rFonts w:ascii="Courier New" w:hAnsi="Courier New" w:cs="Courier New"/>
          <w:color w:val="228B22"/>
          <w:sz w:val="20"/>
        </w:rPr>
        <w:t>%city number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xValues = datamat(:,2); </w:t>
      </w:r>
      <w:r>
        <w:rPr>
          <w:rFonts w:ascii="Courier New" w:hAnsi="Courier New" w:cs="Courier New"/>
          <w:color w:val="228B22"/>
          <w:sz w:val="20"/>
        </w:rPr>
        <w:t>%x coordinat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yValues = datamat(:,3); </w:t>
      </w:r>
      <w:r>
        <w:rPr>
          <w:rFonts w:ascii="Courier New" w:hAnsi="Courier New" w:cs="Courier New"/>
          <w:color w:val="228B22"/>
          <w:sz w:val="20"/>
        </w:rPr>
        <w:t>%y coordinat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tar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tMat = zeros(N,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solutions = zeros(iterations,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tMat = disMat(distMat, xValues, y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initFF = init(nFF,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newFF = calcObjFunc(initFF, N, distMa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newFF = sort(new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evolve      **************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for</w:t>
      </w:r>
      <w:r>
        <w:rPr>
          <w:rFonts w:ascii="Courier New" w:hAnsi="Courier New" w:cs="Courier New"/>
          <w:color w:val="000000"/>
          <w:sz w:val="20"/>
        </w:rPr>
        <w:t xml:space="preserve"> iteration=1:itera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Pop = newSols(newFF, movements,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Pop = calcObjFunc(newPop, N, distMa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 = selectFFs(newPop, 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p(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olutions(iteration) = best(1,N+1);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Sol(iteration) = best(1,N+2);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nodes1, nodes2] = getGraphNodes(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w:t>
      </w:r>
      <w:r>
        <w:rPr>
          <w:rFonts w:ascii="Courier New" w:hAnsi="Courier New" w:cs="Courier New"/>
          <w:color w:val="A020F0"/>
          <w:sz w:val="20"/>
        </w:rPr>
        <w:t>'route'</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best(1: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w:t>
      </w:r>
      <w:r>
        <w:rPr>
          <w:rFonts w:ascii="Courier New" w:hAnsi="Courier New" w:cs="Courier New"/>
          <w:color w:val="A020F0"/>
          <w:sz w:val="20"/>
        </w:rPr>
        <w:t>'distance'</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best(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w:t>
      </w:r>
      <w:r>
        <w:rPr>
          <w:rFonts w:ascii="Courier New" w:hAnsi="Courier New" w:cs="Courier New"/>
          <w:color w:val="A020F0"/>
          <w:sz w:val="20"/>
        </w:rPr>
        <w:t>'difference from optimum solution'</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best(1,N+1) - minDi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w:t>
      </w:r>
      <w:r>
        <w:rPr>
          <w:rFonts w:ascii="Courier New" w:hAnsi="Courier New" w:cs="Courier New"/>
          <w:color w:val="A020F0"/>
          <w:sz w:val="20"/>
        </w:rPr>
        <w:t>'gamma value :'</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disp(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figur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lot (solu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figur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lot (gammaSol);</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figur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G = graph(nodes1,nodes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 = plot(G);</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p.NodeColor = </w:t>
      </w:r>
      <w:r>
        <w:rPr>
          <w:rFonts w:ascii="Courier New" w:hAnsi="Courier New" w:cs="Courier New"/>
          <w:color w:val="A020F0"/>
          <w:sz w:val="20"/>
        </w:rPr>
        <w:t>'r'</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XData = x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YData = y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plot(G,</w:t>
      </w:r>
      <w:r>
        <w:rPr>
          <w:rFonts w:ascii="Courier New" w:hAnsi="Courier New" w:cs="Courier New"/>
          <w:color w:val="A020F0"/>
          <w:sz w:val="20"/>
        </w:rPr>
        <w:t>'XData'</w:t>
      </w:r>
      <w:r>
        <w:rPr>
          <w:rFonts w:ascii="Courier New" w:hAnsi="Courier New" w:cs="Courier New"/>
          <w:color w:val="000000"/>
          <w:sz w:val="20"/>
        </w:rPr>
        <w:t>,xValues,</w:t>
      </w:r>
      <w:r>
        <w:rPr>
          <w:rFonts w:ascii="Courier New" w:hAnsi="Courier New" w:cs="Courier New"/>
          <w:color w:val="A020F0"/>
          <w:sz w:val="20"/>
        </w:rPr>
        <w:t>'YData'</w:t>
      </w:r>
      <w:r>
        <w:rPr>
          <w:rFonts w:ascii="Courier New" w:hAnsi="Courier New" w:cs="Courier New"/>
          <w:color w:val="000000"/>
          <w:sz w:val="20"/>
        </w:rPr>
        <w:t>,xValues,</w:t>
      </w:r>
      <w:r>
        <w:rPr>
          <w:rFonts w:ascii="Courier New" w:hAnsi="Courier New" w:cs="Courier New"/>
          <w:color w:val="A020F0"/>
          <w:sz w:val="20"/>
        </w:rPr>
        <w:t>'EdgeLabel'</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function</w:t>
      </w:r>
      <w:r>
        <w:rPr>
          <w:rFonts w:ascii="Courier New" w:hAnsi="Courier New" w:cs="Courier New"/>
          <w:color w:val="000000"/>
          <w:sz w:val="20"/>
        </w:rPr>
        <w:t xml:space="preserve"> setGlobalBest(val)</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best = val;</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function</w:t>
      </w:r>
      <w:r>
        <w:rPr>
          <w:rFonts w:ascii="Courier New" w:hAnsi="Courier New" w:cs="Courier New"/>
          <w:color w:val="000000"/>
          <w:sz w:val="20"/>
        </w:rPr>
        <w:t xml:space="preserve"> setGlobalGamma(val)</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global</w:t>
      </w:r>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gamma = val;</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y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distMa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init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opt = [1 22 8 26 31 28 3 36 35 20 2 29 21 16 50 34 30 9 49 10 39 33 45 15 44 42 40 19 41 13 25 14 24 43 7 23 48 6 27 51 46 12 47 18 4 17 37 5 38 11 3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FUNCTION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reate Distance Matrix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distMat = disMat(distMat, xValues, yValu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j = i: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enter distance between i and j into distMa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1 = xValues(i); </w:t>
      </w:r>
      <w:r>
        <w:rPr>
          <w:rFonts w:ascii="Courier New" w:hAnsi="Courier New" w:cs="Courier New"/>
          <w:color w:val="228B22"/>
          <w:sz w:val="20"/>
        </w:rPr>
        <w:t>%x coodinate of c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1 = yValues(i); </w:t>
      </w:r>
      <w:r>
        <w:rPr>
          <w:rFonts w:ascii="Courier New" w:hAnsi="Courier New" w:cs="Courier New"/>
          <w:color w:val="228B22"/>
          <w:sz w:val="20"/>
        </w:rPr>
        <w:t>%y coodinate of c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2 = xValues(j); </w:t>
      </w:r>
      <w:r>
        <w:rPr>
          <w:rFonts w:ascii="Courier New" w:hAnsi="Courier New" w:cs="Courier New"/>
          <w:color w:val="228B22"/>
          <w:sz w:val="20"/>
        </w:rPr>
        <w:t>%x coodinate of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2 = yValues(j); </w:t>
      </w:r>
      <w:r>
        <w:rPr>
          <w:rFonts w:ascii="Courier New" w:hAnsi="Courier New" w:cs="Courier New"/>
          <w:color w:val="228B22"/>
          <w:sz w:val="20"/>
        </w:rPr>
        <w:t>%y coodinate of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calculate the distance between c1 and c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dist = sqrt(((x1-x2)^2) + ((y1-y2)^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 = [x1,y1;x2,y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t = pdist(X,</w:t>
      </w:r>
      <w:r>
        <w:rPr>
          <w:rFonts w:ascii="Courier New" w:hAnsi="Courier New" w:cs="Courier New"/>
          <w:color w:val="A020F0"/>
          <w:sz w:val="20"/>
        </w:rPr>
        <w:t>'euclidean'</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tMat(i,j)= round(dist); </w:t>
      </w:r>
      <w:r>
        <w:rPr>
          <w:rFonts w:ascii="Courier New" w:hAnsi="Courier New" w:cs="Courier New"/>
          <w:color w:val="228B22"/>
          <w:sz w:val="20"/>
        </w:rPr>
        <w:t>%round off distanc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tMat(j,i) = distMat(i,j);</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FF"/>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reate Initial Popula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FFs = init(FF, nCity) </w:t>
      </w:r>
      <w:r>
        <w:rPr>
          <w:rFonts w:ascii="Courier New" w:hAnsi="Courier New" w:cs="Courier New"/>
          <w:color w:val="228B22"/>
          <w:sz w:val="20"/>
        </w:rPr>
        <w:t>%nFF = No. of FF, N = No. of citie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zeros(FF,(nCity+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w:t>
      </w:r>
      <w:r>
        <w:rPr>
          <w:rFonts w:ascii="Courier New" w:hAnsi="Courier New" w:cs="Courier New"/>
          <w:color w:val="0000FF"/>
          <w:sz w:val="20"/>
        </w:rPr>
        <w:t>for</w:t>
      </w:r>
      <w:r>
        <w:rPr>
          <w:rFonts w:ascii="Courier New" w:hAnsi="Courier New" w:cs="Courier New"/>
          <w:color w:val="000000"/>
          <w:sz w:val="20"/>
        </w:rPr>
        <w:t xml:space="preserve"> i= 1: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i,1:nCity) = (randperm(nCity));</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i,(nCity+2)) = (ra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Distanc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FFs = calcObjFunc(FFs, N, distMa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um  = size(FFs,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n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um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j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x = (FFs(i,j));</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y = (FFs(i,(j+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 = distMat(x,y);</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um = sum + 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um = sum + distMat(FFs(i, N),FFs(i,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i,(N+1)) = s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disp(sum);</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ort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SortedFF = sort(FF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ortedFF = sortrows(FFs,(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localBest = SortedFF(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 = SortedFF(1,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isempty(best) || (localBest(1,N+1) &lt; best(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etGlobalBest(local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etGlobalGamma(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Distance between 2 Fireflies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arcs = calDistSol(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rcs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1 = FF1(i);</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2 = FF1(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j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while</w:t>
      </w:r>
      <w:r>
        <w:rPr>
          <w:rFonts w:ascii="Courier New" w:hAnsi="Courier New" w:cs="Courier New"/>
          <w:color w:val="000000"/>
          <w:sz w:val="20"/>
        </w:rPr>
        <w:t xml:space="preserve"> FF2(j) ~= temp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j = j+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j&lt;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FF2(j+1) ~= temp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rcs = arcs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228B22"/>
          <w:sz w:val="20"/>
        </w:rPr>
        <w:t>%arc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Brightnes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bri = brightness(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  = FF(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bri = 1/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Objective func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ob = obj(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  = FF(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ob = 1/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Calculate Attractivenes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attr = calAttr(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0 = brightness(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r = calDistSol(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 = FF1(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pow = -(gamma * r *r);</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 = attr0 * exp(pow);</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Find More Attractive Firefly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attrFF = getAttrFF (FF, FFse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ob = brightness(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nFF = size(FFse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FF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randperm(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 = FFset(FFs(i),:);</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disp(brightness(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disp(calAttr(FF,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brightness(FF) &lt; calAttr(FF,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FF = temp;</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break</w:t>
      </w:r>
      <w:r>
        <w:rPr>
          <w:rFonts w:ascii="Courier New" w:hAnsi="Courier New" w:cs="Courier New"/>
          <w:color w:val="000000"/>
          <w:sz w:val="20"/>
        </w:rPr>
        <w: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Inverse Mutation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FF = invMutation(FF, 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tartAt = randi(N,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 = zeros(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mod((startAt + (i-1)), N)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o  = mod((startAt + (i-1)),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ls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o =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emp(i) = FF(to);</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length</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mod((startAt + (i-1)), N) ~= 0</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o  = mod((startAt + (i-1)),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ls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to =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to) = temp(length -(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Select new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selectedFFs = selectFFs(FFs, 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s = sort(FF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selectedFFs = FFs(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t>%********** New Solutions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228B22"/>
          <w:sz w:val="20"/>
        </w:rPr>
        <w:lastRenderedPageBreak/>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newFFs = newSols(FFset, movements, best) </w:t>
      </w:r>
      <w:r>
        <w:rPr>
          <w:rFonts w:ascii="Courier New" w:hAnsi="Courier New" w:cs="Courier New"/>
          <w:color w:val="228B22"/>
          <w:sz w:val="20"/>
        </w:rPr>
        <w:t>%TODO</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FF = size(FFse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 = zeros((nFF * movements)+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n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FF = FFset(i,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FF = getAttrFF (FF, FFse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attrFF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j = 1:movement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move = randi([2,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movements*(i-1) + j,:) = invMutation(FF, mov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movements*(i-1) + j, N+2) = newGamma(FF, attr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ls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t = calDistSol(FF, attr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dist &lt;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dist = 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j = 1:movements</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move = randi([2,dist],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movements*(i-1) + j,:) = invMutation(FF, mov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movements*(i-1) + j, N+2) = newGamma(FF, attrFF);</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ewFFs((nFF * movements)+1, :) = 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nodes1, nodes2] = getGraphNodes(best)</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2 = zeros(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or</w:t>
      </w:r>
      <w:r>
        <w:rPr>
          <w:rFonts w:ascii="Courier New" w:hAnsi="Courier New" w:cs="Courier New"/>
          <w:color w:val="000000"/>
          <w:sz w:val="20"/>
        </w:rPr>
        <w:t xml:space="preserve"> i = 1:(N-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2(i) = best(i+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2(N) = best(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nodes1 = best(1: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function</w:t>
      </w:r>
      <w:r>
        <w:rPr>
          <w:rFonts w:ascii="Courier New" w:hAnsi="Courier New" w:cs="Courier New"/>
          <w:color w:val="000000"/>
          <w:sz w:val="20"/>
        </w:rPr>
        <w:t xml:space="preserve"> g = newGamma(FF1, FF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gamma</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global</w:t>
      </w:r>
      <w:r>
        <w:rPr>
          <w:rFonts w:ascii="Courier New" w:hAnsi="Courier New" w:cs="Courier New"/>
          <w:color w:val="000000"/>
          <w:sz w:val="20"/>
        </w:rPr>
        <w:t xml:space="preserve"> N;</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attr0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FF2 == -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 = FF1(1,N+2) + (rand()*0.1 - 0.05);</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ls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1 = FF1(1,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amma2 = FF2(1, N+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r = gamma1 - gamma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pow = -(gamma * r *r);</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if</w:t>
      </w:r>
      <w:r>
        <w:rPr>
          <w:rFonts w:ascii="Courier New" w:hAnsi="Courier New" w:cs="Courier New"/>
          <w:color w:val="000000"/>
          <w:sz w:val="20"/>
        </w:rPr>
        <w:t xml:space="preserve"> gamma1 &lt; gamma2</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lastRenderedPageBreak/>
        <w:t xml:space="preserve">                g = abs(gamma1 + attr0 * exp(pow)*0.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lse</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g = abs(gamma1 - attr0 * exp(pow)*0.1);</w:t>
      </w:r>
    </w:p>
    <w:p w:rsid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r>
        <w:rPr>
          <w:rFonts w:ascii="Courier New" w:hAnsi="Courier New" w:cs="Courier New"/>
          <w:color w:val="000000"/>
          <w:sz w:val="20"/>
        </w:rPr>
        <w:t xml:space="preserve">;  </w:t>
      </w:r>
    </w:p>
    <w:p w:rsidR="00BF46CF" w:rsidRPr="00213D44" w:rsidRDefault="00213D44" w:rsidP="00213D44">
      <w:pPr>
        <w:autoSpaceDE w:val="0"/>
        <w:autoSpaceDN w:val="0"/>
        <w:adjustRightInd w:val="0"/>
        <w:spacing w:line="240" w:lineRule="auto"/>
        <w:rPr>
          <w:rFonts w:ascii="Courier New" w:hAnsi="Courier New" w:cs="Courier New"/>
          <w:sz w:val="24"/>
          <w:szCs w:val="24"/>
        </w:rPr>
      </w:pPr>
      <w:r>
        <w:rPr>
          <w:rFonts w:ascii="Courier New" w:hAnsi="Courier New" w:cs="Courier New"/>
          <w:color w:val="000000"/>
          <w:sz w:val="20"/>
        </w:rPr>
        <w:t xml:space="preserve">        </w:t>
      </w:r>
      <w:r>
        <w:rPr>
          <w:rFonts w:ascii="Courier New" w:hAnsi="Courier New" w:cs="Courier New"/>
          <w:color w:val="0000FF"/>
          <w:sz w:val="20"/>
        </w:rPr>
        <w:t>end</w:t>
      </w:r>
      <w:r>
        <w:rPr>
          <w:rFonts w:ascii="Courier New" w:hAnsi="Courier New" w:cs="Courier New"/>
          <w:color w:val="000000"/>
          <w:sz w:val="20"/>
        </w:rPr>
        <w:t>;</w:t>
      </w:r>
    </w:p>
    <w:sectPr w:rsidR="00BF46CF" w:rsidRPr="00213D44" w:rsidSect="00AC5571">
      <w:type w:val="continuous"/>
      <w:pgSz w:w="12240" w:h="15840" w:code="1"/>
      <w:pgMar w:top="1440" w:right="1440" w:bottom="1440" w:left="1800" w:header="1440" w:footer="144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871" w:rsidRDefault="00CD4871">
      <w:pPr>
        <w:spacing w:line="240" w:lineRule="auto"/>
      </w:pPr>
      <w:r>
        <w:separator/>
      </w:r>
    </w:p>
  </w:endnote>
  <w:endnote w:type="continuationSeparator" w:id="0">
    <w:p w:rsidR="00CD4871" w:rsidRDefault="00CD48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00400000000000000"/>
    <w:charset w:val="00"/>
    <w:family w:val="swiss"/>
    <w:pitch w:val="variable"/>
    <w:sig w:usb0="001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EA6" w:rsidRDefault="00307EA6">
    <w:pPr>
      <w:pStyle w:val="Footer"/>
      <w:jc w:val="center"/>
    </w:pPr>
  </w:p>
  <w:p w:rsidR="00307EA6" w:rsidRDefault="00307E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136497"/>
      <w:docPartObj>
        <w:docPartGallery w:val="Page Numbers (Bottom of Page)"/>
        <w:docPartUnique/>
      </w:docPartObj>
    </w:sdtPr>
    <w:sdtEndPr>
      <w:rPr>
        <w:noProof/>
      </w:rPr>
    </w:sdtEndPr>
    <w:sdtContent>
      <w:p w:rsidR="00307EA6" w:rsidRDefault="00307EA6">
        <w:pPr>
          <w:pStyle w:val="Footer"/>
          <w:jc w:val="center"/>
        </w:pPr>
        <w:r>
          <w:fldChar w:fldCharType="begin"/>
        </w:r>
        <w:r>
          <w:instrText xml:space="preserve"> PAGE   \* MERGEFORMAT </w:instrText>
        </w:r>
        <w:r>
          <w:fldChar w:fldCharType="separate"/>
        </w:r>
        <w:r w:rsidR="002D606E">
          <w:rPr>
            <w:noProof/>
          </w:rPr>
          <w:t>vii</w:t>
        </w:r>
        <w:r>
          <w:rPr>
            <w:noProof/>
          </w:rPr>
          <w:fldChar w:fldCharType="end"/>
        </w:r>
      </w:p>
    </w:sdtContent>
  </w:sdt>
  <w:p w:rsidR="00307EA6" w:rsidRDefault="00307E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EA6" w:rsidRDefault="00307EA6">
    <w:pPr>
      <w:pStyle w:val="Footer"/>
    </w:pPr>
    <w:r>
      <w:tab/>
    </w:r>
    <w:r>
      <w:rPr>
        <w:rStyle w:val="PageNumber"/>
      </w:rPr>
      <w:fldChar w:fldCharType="begin"/>
    </w:r>
    <w:r>
      <w:rPr>
        <w:rStyle w:val="PageNumber"/>
      </w:rPr>
      <w:instrText xml:space="preserve"> PAGE </w:instrText>
    </w:r>
    <w:r>
      <w:rPr>
        <w:rStyle w:val="PageNumber"/>
      </w:rPr>
      <w:fldChar w:fldCharType="separate"/>
    </w:r>
    <w:r w:rsidR="002D606E">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871" w:rsidRDefault="00CD4871">
      <w:pPr>
        <w:spacing w:line="240" w:lineRule="auto"/>
      </w:pPr>
      <w:r>
        <w:separator/>
      </w:r>
    </w:p>
  </w:footnote>
  <w:footnote w:type="continuationSeparator" w:id="0">
    <w:p w:rsidR="00CD4871" w:rsidRDefault="00CD48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EA6" w:rsidRDefault="00307E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EA6" w:rsidRDefault="00307E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20738"/>
    <w:multiLevelType w:val="hybridMultilevel"/>
    <w:tmpl w:val="53A69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176F0"/>
    <w:multiLevelType w:val="hybridMultilevel"/>
    <w:tmpl w:val="67F49C00"/>
    <w:lvl w:ilvl="0" w:tplc="D28AA9A0">
      <w:start w:val="1"/>
      <w:numFmt w:val="decimal"/>
      <w:lvlText w:val="%1."/>
      <w:lvlJc w:val="left"/>
      <w:pPr>
        <w:tabs>
          <w:tab w:val="num" w:pos="720"/>
        </w:tabs>
        <w:ind w:left="720" w:hanging="360"/>
      </w:pPr>
    </w:lvl>
    <w:lvl w:ilvl="1" w:tplc="046262B4" w:tentative="1">
      <w:start w:val="1"/>
      <w:numFmt w:val="lowerLetter"/>
      <w:lvlText w:val="%2."/>
      <w:lvlJc w:val="left"/>
      <w:pPr>
        <w:tabs>
          <w:tab w:val="num" w:pos="1440"/>
        </w:tabs>
        <w:ind w:left="1440" w:hanging="360"/>
      </w:pPr>
    </w:lvl>
    <w:lvl w:ilvl="2" w:tplc="EBEEBB92" w:tentative="1">
      <w:start w:val="1"/>
      <w:numFmt w:val="lowerRoman"/>
      <w:lvlText w:val="%3."/>
      <w:lvlJc w:val="right"/>
      <w:pPr>
        <w:tabs>
          <w:tab w:val="num" w:pos="2160"/>
        </w:tabs>
        <w:ind w:left="2160" w:hanging="180"/>
      </w:pPr>
    </w:lvl>
    <w:lvl w:ilvl="3" w:tplc="50FE8C82" w:tentative="1">
      <w:start w:val="1"/>
      <w:numFmt w:val="decimal"/>
      <w:lvlText w:val="%4."/>
      <w:lvlJc w:val="left"/>
      <w:pPr>
        <w:tabs>
          <w:tab w:val="num" w:pos="2880"/>
        </w:tabs>
        <w:ind w:left="2880" w:hanging="360"/>
      </w:pPr>
    </w:lvl>
    <w:lvl w:ilvl="4" w:tplc="BDF4F3DE" w:tentative="1">
      <w:start w:val="1"/>
      <w:numFmt w:val="lowerLetter"/>
      <w:lvlText w:val="%5."/>
      <w:lvlJc w:val="left"/>
      <w:pPr>
        <w:tabs>
          <w:tab w:val="num" w:pos="3600"/>
        </w:tabs>
        <w:ind w:left="3600" w:hanging="360"/>
      </w:pPr>
    </w:lvl>
    <w:lvl w:ilvl="5" w:tplc="4B823200" w:tentative="1">
      <w:start w:val="1"/>
      <w:numFmt w:val="lowerRoman"/>
      <w:lvlText w:val="%6."/>
      <w:lvlJc w:val="right"/>
      <w:pPr>
        <w:tabs>
          <w:tab w:val="num" w:pos="4320"/>
        </w:tabs>
        <w:ind w:left="4320" w:hanging="180"/>
      </w:pPr>
    </w:lvl>
    <w:lvl w:ilvl="6" w:tplc="B91E2E90" w:tentative="1">
      <w:start w:val="1"/>
      <w:numFmt w:val="decimal"/>
      <w:lvlText w:val="%7."/>
      <w:lvlJc w:val="left"/>
      <w:pPr>
        <w:tabs>
          <w:tab w:val="num" w:pos="5040"/>
        </w:tabs>
        <w:ind w:left="5040" w:hanging="360"/>
      </w:pPr>
    </w:lvl>
    <w:lvl w:ilvl="7" w:tplc="B67C2768" w:tentative="1">
      <w:start w:val="1"/>
      <w:numFmt w:val="lowerLetter"/>
      <w:lvlText w:val="%8."/>
      <w:lvlJc w:val="left"/>
      <w:pPr>
        <w:tabs>
          <w:tab w:val="num" w:pos="5760"/>
        </w:tabs>
        <w:ind w:left="5760" w:hanging="360"/>
      </w:pPr>
    </w:lvl>
    <w:lvl w:ilvl="8" w:tplc="41944BBA" w:tentative="1">
      <w:start w:val="1"/>
      <w:numFmt w:val="lowerRoman"/>
      <w:lvlText w:val="%9."/>
      <w:lvlJc w:val="right"/>
      <w:pPr>
        <w:tabs>
          <w:tab w:val="num" w:pos="6480"/>
        </w:tabs>
        <w:ind w:left="6480" w:hanging="180"/>
      </w:pPr>
    </w:lvl>
  </w:abstractNum>
  <w:abstractNum w:abstractNumId="2" w15:restartNumberingAfterBreak="0">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 w15:restartNumberingAfterBreak="0">
    <w:nsid w:val="2C3E0924"/>
    <w:multiLevelType w:val="hybridMultilevel"/>
    <w:tmpl w:val="67BE77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527761"/>
    <w:multiLevelType w:val="hybridMultilevel"/>
    <w:tmpl w:val="256CE43E"/>
    <w:lvl w:ilvl="0" w:tplc="04090001">
      <w:start w:val="1"/>
      <w:numFmt w:val="bullet"/>
      <w:lvlText w:val=""/>
      <w:lvlJc w:val="left"/>
      <w:pPr>
        <w:ind w:left="547" w:hanging="360"/>
      </w:pPr>
      <w:rPr>
        <w:rFonts w:ascii="Symbol" w:hAnsi="Symbol"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abstractNum w:abstractNumId="5" w15:restartNumberingAfterBreak="0">
    <w:nsid w:val="48290745"/>
    <w:multiLevelType w:val="hybridMultilevel"/>
    <w:tmpl w:val="7CD8EEB2"/>
    <w:lvl w:ilvl="0" w:tplc="4A589F52">
      <w:start w:val="1"/>
      <w:numFmt w:val="decimal"/>
      <w:lvlText w:val="%1."/>
      <w:lvlJc w:val="left"/>
      <w:pPr>
        <w:ind w:left="1020" w:hanging="6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C66735"/>
    <w:multiLevelType w:val="hybridMultilevel"/>
    <w:tmpl w:val="52829422"/>
    <w:lvl w:ilvl="0" w:tplc="04090001">
      <w:start w:val="1"/>
      <w:numFmt w:val="decimal"/>
      <w:lvlText w:val="%1."/>
      <w:lvlJc w:val="left"/>
      <w:pPr>
        <w:ind w:left="547" w:hanging="360"/>
      </w:pPr>
    </w:lvl>
    <w:lvl w:ilvl="1" w:tplc="04090003" w:tentative="1">
      <w:start w:val="1"/>
      <w:numFmt w:val="lowerLetter"/>
      <w:lvlText w:val="%2."/>
      <w:lvlJc w:val="left"/>
      <w:pPr>
        <w:ind w:left="1267" w:hanging="360"/>
      </w:pPr>
    </w:lvl>
    <w:lvl w:ilvl="2" w:tplc="04090005" w:tentative="1">
      <w:start w:val="1"/>
      <w:numFmt w:val="lowerRoman"/>
      <w:lvlText w:val="%3."/>
      <w:lvlJc w:val="right"/>
      <w:pPr>
        <w:ind w:left="1987" w:hanging="180"/>
      </w:pPr>
    </w:lvl>
    <w:lvl w:ilvl="3" w:tplc="04090001" w:tentative="1">
      <w:start w:val="1"/>
      <w:numFmt w:val="decimal"/>
      <w:lvlText w:val="%4."/>
      <w:lvlJc w:val="left"/>
      <w:pPr>
        <w:ind w:left="2707" w:hanging="360"/>
      </w:pPr>
    </w:lvl>
    <w:lvl w:ilvl="4" w:tplc="04090003" w:tentative="1">
      <w:start w:val="1"/>
      <w:numFmt w:val="lowerLetter"/>
      <w:lvlText w:val="%5."/>
      <w:lvlJc w:val="left"/>
      <w:pPr>
        <w:ind w:left="3427" w:hanging="360"/>
      </w:pPr>
    </w:lvl>
    <w:lvl w:ilvl="5" w:tplc="04090005" w:tentative="1">
      <w:start w:val="1"/>
      <w:numFmt w:val="lowerRoman"/>
      <w:lvlText w:val="%6."/>
      <w:lvlJc w:val="right"/>
      <w:pPr>
        <w:ind w:left="4147" w:hanging="180"/>
      </w:pPr>
    </w:lvl>
    <w:lvl w:ilvl="6" w:tplc="04090001" w:tentative="1">
      <w:start w:val="1"/>
      <w:numFmt w:val="decimal"/>
      <w:lvlText w:val="%7."/>
      <w:lvlJc w:val="left"/>
      <w:pPr>
        <w:ind w:left="4867" w:hanging="360"/>
      </w:pPr>
    </w:lvl>
    <w:lvl w:ilvl="7" w:tplc="04090003" w:tentative="1">
      <w:start w:val="1"/>
      <w:numFmt w:val="lowerLetter"/>
      <w:lvlText w:val="%8."/>
      <w:lvlJc w:val="left"/>
      <w:pPr>
        <w:ind w:left="5587" w:hanging="360"/>
      </w:pPr>
    </w:lvl>
    <w:lvl w:ilvl="8" w:tplc="04090005" w:tentative="1">
      <w:start w:val="1"/>
      <w:numFmt w:val="lowerRoman"/>
      <w:lvlText w:val="%9."/>
      <w:lvlJc w:val="right"/>
      <w:pPr>
        <w:ind w:left="6307" w:hanging="180"/>
      </w:pPr>
    </w:lvl>
  </w:abstractNum>
  <w:abstractNum w:abstractNumId="7" w15:restartNumberingAfterBreak="0">
    <w:nsid w:val="5DD745F1"/>
    <w:multiLevelType w:val="hybridMultilevel"/>
    <w:tmpl w:val="F55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1B74D4"/>
    <w:multiLevelType w:val="hybridMultilevel"/>
    <w:tmpl w:val="B4607BB0"/>
    <w:lvl w:ilvl="0" w:tplc="FEBAA8F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9" w15:restartNumberingAfterBreak="0">
    <w:nsid w:val="6C402C58"/>
    <w:multiLevelType w:val="multilevel"/>
    <w:tmpl w:val="F3800806"/>
    <w:lvl w:ilvl="0">
      <w:start w:val="1"/>
      <w:numFmt w:val="decimal"/>
      <w:pStyle w:val="figurecaption"/>
      <w:lvlText w:val="Figure %1"/>
      <w:lvlJc w:val="left"/>
      <w:pPr>
        <w:tabs>
          <w:tab w:val="num" w:pos="720"/>
        </w:tabs>
        <w:ind w:left="0" w:firstLine="0"/>
      </w:pPr>
      <w:rPr>
        <w:rFonts w:ascii="Times New Roman" w:hAnsi="Times New Roman" w:hint="default"/>
        <w:b w:val="0"/>
        <w:i w:val="0"/>
        <w:sz w:val="1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6CD32DA8"/>
    <w:multiLevelType w:val="singleLevel"/>
    <w:tmpl w:val="34422416"/>
    <w:lvl w:ilvl="0">
      <w:start w:val="1"/>
      <w:numFmt w:val="upperRoman"/>
      <w:pStyle w:val="tablehead"/>
      <w:lvlText w:val="TABLE %1"/>
      <w:lvlJc w:val="left"/>
      <w:pPr>
        <w:tabs>
          <w:tab w:val="num" w:pos="1080"/>
        </w:tabs>
        <w:ind w:left="0" w:firstLine="0"/>
      </w:pPr>
      <w:rPr>
        <w:rFonts w:ascii="Times New Roman" w:hAnsi="Times New Roman" w:hint="default"/>
        <w:b w:val="0"/>
        <w:i w:val="0"/>
        <w:sz w:val="16"/>
      </w:rPr>
    </w:lvl>
  </w:abstractNum>
  <w:abstractNum w:abstractNumId="11"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7C286AC3"/>
    <w:multiLevelType w:val="multilevel"/>
    <w:tmpl w:val="DFB48672"/>
    <w:lvl w:ilvl="0">
      <w:start w:val="1"/>
      <w:numFmt w:val="decimal"/>
      <w:pStyle w:val="Heading1"/>
      <w:suff w:val="nothing"/>
      <w:lvlText w:val="Chapter %1"/>
      <w:lvlJc w:val="left"/>
      <w:pPr>
        <w:ind w:left="279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81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
  </w:num>
  <w:num w:numId="2">
    <w:abstractNumId w:val="12"/>
  </w:num>
  <w:num w:numId="3">
    <w:abstractNumId w:val="11"/>
  </w:num>
  <w:num w:numId="4">
    <w:abstractNumId w:val="1"/>
  </w:num>
  <w:num w:numId="5">
    <w:abstractNumId w:val="8"/>
  </w:num>
  <w:num w:numId="6">
    <w:abstractNumId w:val="4"/>
  </w:num>
  <w:num w:numId="7">
    <w:abstractNumId w:val="7"/>
  </w:num>
  <w:num w:numId="8">
    <w:abstractNumId w:val="6"/>
  </w:num>
  <w:num w:numId="9">
    <w:abstractNumId w:val="9"/>
  </w:num>
  <w:num w:numId="10">
    <w:abstractNumId w:val="10"/>
  </w:num>
  <w:num w:numId="11">
    <w:abstractNumId w:val="3"/>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3t7QwMrMwNjA0NDNV0lEKTi0uzszPAykwqQUA4/PizSwAAAA="/>
  </w:docVars>
  <w:rsids>
    <w:rsidRoot w:val="00C04B12"/>
    <w:rsid w:val="0000429C"/>
    <w:rsid w:val="00026E4F"/>
    <w:rsid w:val="00071889"/>
    <w:rsid w:val="00084D8C"/>
    <w:rsid w:val="000919A7"/>
    <w:rsid w:val="000B3C18"/>
    <w:rsid w:val="000B4383"/>
    <w:rsid w:val="000D543A"/>
    <w:rsid w:val="000F42AE"/>
    <w:rsid w:val="000F5C78"/>
    <w:rsid w:val="000F7172"/>
    <w:rsid w:val="001011FE"/>
    <w:rsid w:val="0010580A"/>
    <w:rsid w:val="00115ABA"/>
    <w:rsid w:val="00135021"/>
    <w:rsid w:val="00193E5F"/>
    <w:rsid w:val="00194B7B"/>
    <w:rsid w:val="001B6432"/>
    <w:rsid w:val="001C1CBB"/>
    <w:rsid w:val="001D4025"/>
    <w:rsid w:val="001D773E"/>
    <w:rsid w:val="00213D44"/>
    <w:rsid w:val="002222EF"/>
    <w:rsid w:val="00236D40"/>
    <w:rsid w:val="00246578"/>
    <w:rsid w:val="002623F5"/>
    <w:rsid w:val="00263B59"/>
    <w:rsid w:val="002767FF"/>
    <w:rsid w:val="002B618C"/>
    <w:rsid w:val="002C7223"/>
    <w:rsid w:val="002D606E"/>
    <w:rsid w:val="002E59BE"/>
    <w:rsid w:val="002F2ADB"/>
    <w:rsid w:val="00307EA6"/>
    <w:rsid w:val="00321EFE"/>
    <w:rsid w:val="00362B5B"/>
    <w:rsid w:val="00384FCD"/>
    <w:rsid w:val="00385491"/>
    <w:rsid w:val="00393D5B"/>
    <w:rsid w:val="003D3DA0"/>
    <w:rsid w:val="003D6ACD"/>
    <w:rsid w:val="00432531"/>
    <w:rsid w:val="00461B89"/>
    <w:rsid w:val="00471063"/>
    <w:rsid w:val="004B2F37"/>
    <w:rsid w:val="004C4EC0"/>
    <w:rsid w:val="004D3E49"/>
    <w:rsid w:val="00530A3B"/>
    <w:rsid w:val="00540812"/>
    <w:rsid w:val="00555BFE"/>
    <w:rsid w:val="0057133E"/>
    <w:rsid w:val="00582723"/>
    <w:rsid w:val="00593228"/>
    <w:rsid w:val="0059474F"/>
    <w:rsid w:val="005C0005"/>
    <w:rsid w:val="005C0690"/>
    <w:rsid w:val="005C5E55"/>
    <w:rsid w:val="005E5EE4"/>
    <w:rsid w:val="005E7847"/>
    <w:rsid w:val="005F27EC"/>
    <w:rsid w:val="00613CA8"/>
    <w:rsid w:val="006653EC"/>
    <w:rsid w:val="0068659A"/>
    <w:rsid w:val="00696276"/>
    <w:rsid w:val="006B2D45"/>
    <w:rsid w:val="006C17E4"/>
    <w:rsid w:val="006C263B"/>
    <w:rsid w:val="006E2E67"/>
    <w:rsid w:val="006F76A5"/>
    <w:rsid w:val="007048AE"/>
    <w:rsid w:val="00723892"/>
    <w:rsid w:val="0072506A"/>
    <w:rsid w:val="0073769A"/>
    <w:rsid w:val="007400CC"/>
    <w:rsid w:val="00743AD4"/>
    <w:rsid w:val="0074510E"/>
    <w:rsid w:val="00766636"/>
    <w:rsid w:val="0077593E"/>
    <w:rsid w:val="00783D22"/>
    <w:rsid w:val="007A1F6E"/>
    <w:rsid w:val="007F2851"/>
    <w:rsid w:val="00831E8F"/>
    <w:rsid w:val="00882294"/>
    <w:rsid w:val="00891315"/>
    <w:rsid w:val="008A1A6E"/>
    <w:rsid w:val="008D400A"/>
    <w:rsid w:val="008E6C95"/>
    <w:rsid w:val="008E7DFF"/>
    <w:rsid w:val="00915B46"/>
    <w:rsid w:val="0092394D"/>
    <w:rsid w:val="00934491"/>
    <w:rsid w:val="0093497C"/>
    <w:rsid w:val="0095098F"/>
    <w:rsid w:val="00965EA8"/>
    <w:rsid w:val="009740A4"/>
    <w:rsid w:val="009A5408"/>
    <w:rsid w:val="009C249D"/>
    <w:rsid w:val="009D39FF"/>
    <w:rsid w:val="009F34C7"/>
    <w:rsid w:val="00A23200"/>
    <w:rsid w:val="00A277FE"/>
    <w:rsid w:val="00A378F2"/>
    <w:rsid w:val="00A477B2"/>
    <w:rsid w:val="00A51CA0"/>
    <w:rsid w:val="00A6183A"/>
    <w:rsid w:val="00A77767"/>
    <w:rsid w:val="00AA2D76"/>
    <w:rsid w:val="00AC5571"/>
    <w:rsid w:val="00AF0326"/>
    <w:rsid w:val="00AF52F8"/>
    <w:rsid w:val="00B05937"/>
    <w:rsid w:val="00B1245D"/>
    <w:rsid w:val="00B30F57"/>
    <w:rsid w:val="00B373AC"/>
    <w:rsid w:val="00B42406"/>
    <w:rsid w:val="00B6457A"/>
    <w:rsid w:val="00B6480D"/>
    <w:rsid w:val="00B73D49"/>
    <w:rsid w:val="00B84AAC"/>
    <w:rsid w:val="00B9212E"/>
    <w:rsid w:val="00BA52A1"/>
    <w:rsid w:val="00BA54D0"/>
    <w:rsid w:val="00BD42F6"/>
    <w:rsid w:val="00BD55C0"/>
    <w:rsid w:val="00BF46CF"/>
    <w:rsid w:val="00C04B12"/>
    <w:rsid w:val="00C11506"/>
    <w:rsid w:val="00C22135"/>
    <w:rsid w:val="00C82ECA"/>
    <w:rsid w:val="00C9547C"/>
    <w:rsid w:val="00CC0D63"/>
    <w:rsid w:val="00CD4871"/>
    <w:rsid w:val="00CE7FFD"/>
    <w:rsid w:val="00D10BD4"/>
    <w:rsid w:val="00D20DA7"/>
    <w:rsid w:val="00D24B87"/>
    <w:rsid w:val="00D36EA4"/>
    <w:rsid w:val="00D65675"/>
    <w:rsid w:val="00D763F2"/>
    <w:rsid w:val="00D86936"/>
    <w:rsid w:val="00DA6640"/>
    <w:rsid w:val="00DD5951"/>
    <w:rsid w:val="00DF761A"/>
    <w:rsid w:val="00E15AD7"/>
    <w:rsid w:val="00E179E6"/>
    <w:rsid w:val="00E34D34"/>
    <w:rsid w:val="00E4638C"/>
    <w:rsid w:val="00E50B3F"/>
    <w:rsid w:val="00E564F5"/>
    <w:rsid w:val="00E6500B"/>
    <w:rsid w:val="00E80033"/>
    <w:rsid w:val="00EA6AAE"/>
    <w:rsid w:val="00ED1DD7"/>
    <w:rsid w:val="00ED4E54"/>
    <w:rsid w:val="00F120AF"/>
    <w:rsid w:val="00F13401"/>
    <w:rsid w:val="00F17393"/>
    <w:rsid w:val="00F52CB2"/>
    <w:rsid w:val="00F61399"/>
    <w:rsid w:val="00F63A92"/>
    <w:rsid w:val="00F6757A"/>
    <w:rsid w:val="00F728CD"/>
    <w:rsid w:val="00F869E0"/>
    <w:rsid w:val="00F97907"/>
    <w:rsid w:val="00FA3FA5"/>
    <w:rsid w:val="00FB73C7"/>
    <w:rsid w:val="00FE5EFE"/>
    <w:rsid w:val="00FE677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8F4379"/>
  <w15:docId w15:val="{BBB34378-CCA1-4191-97A3-CE71A711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ta-IN"/>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pacing w:line="360" w:lineRule="auto"/>
    </w:pPr>
    <w:rPr>
      <w:sz w:val="22"/>
      <w:lang w:bidi="ar-SA"/>
    </w:rPr>
  </w:style>
  <w:style w:type="paragraph" w:styleId="Heading1">
    <w:name w:val="heading 1"/>
    <w:aliases w:val="CH_KDU"/>
    <w:basedOn w:val="Normal"/>
    <w:next w:val="BodyText"/>
    <w:link w:val="Heading1Char"/>
    <w:uiPriority w:val="9"/>
    <w:qFormat/>
    <w:rsid w:val="00FA3FA5"/>
    <w:pPr>
      <w:keepNext/>
      <w:numPr>
        <w:numId w:val="2"/>
      </w:numPr>
      <w:spacing w:before="240" w:after="240"/>
      <w:jc w:val="center"/>
      <w:outlineLvl w:val="0"/>
    </w:pPr>
    <w:rPr>
      <w:b/>
      <w:kern w:val="28"/>
      <w:sz w:val="32"/>
    </w:rPr>
  </w:style>
  <w:style w:type="paragraph" w:styleId="Heading2">
    <w:name w:val="heading 2"/>
    <w:aliases w:val="L1_KDU"/>
    <w:basedOn w:val="Normal"/>
    <w:next w:val="BodyText"/>
    <w:qFormat/>
    <w:rsid w:val="00FA3FA5"/>
    <w:pPr>
      <w:keepNext/>
      <w:numPr>
        <w:ilvl w:val="1"/>
        <w:numId w:val="2"/>
      </w:numPr>
      <w:spacing w:before="240" w:after="60"/>
      <w:outlineLvl w:val="1"/>
    </w:pPr>
    <w:rPr>
      <w:b/>
      <w:sz w:val="28"/>
    </w:rPr>
  </w:style>
  <w:style w:type="paragraph" w:styleId="Heading3">
    <w:name w:val="heading 3"/>
    <w:basedOn w:val="Normal"/>
    <w:next w:val="BodyText"/>
    <w:link w:val="Heading3Char"/>
    <w:qFormat/>
    <w:pPr>
      <w:keepNext/>
      <w:numPr>
        <w:ilvl w:val="2"/>
        <w:numId w:val="2"/>
      </w:numPr>
      <w:spacing w:before="240" w:after="60"/>
      <w:outlineLvl w:val="2"/>
    </w:pPr>
    <w:rPr>
      <w:rFonts w:ascii="Arial" w:hAnsi="Arial"/>
      <w:b/>
    </w:rPr>
  </w:style>
  <w:style w:type="paragraph" w:styleId="Heading4">
    <w:name w:val="heading 4"/>
    <w:basedOn w:val="Normal"/>
    <w:next w:val="BodyText"/>
    <w:link w:val="Heading4Char"/>
    <w:qFormat/>
    <w:pPr>
      <w:keepNext/>
      <w:numPr>
        <w:ilvl w:val="3"/>
        <w:numId w:val="2"/>
      </w:numPr>
      <w:spacing w:before="240" w:after="60"/>
      <w:outlineLvl w:val="3"/>
    </w:pPr>
    <w:rPr>
      <w:rFonts w:ascii="Arial" w:hAnsi="Arial"/>
    </w:rPr>
  </w:style>
  <w:style w:type="paragraph" w:styleId="Heading5">
    <w:name w:val="heading 5"/>
    <w:basedOn w:val="Normal"/>
    <w:next w:val="BodyText"/>
    <w:qFormat/>
    <w:pPr>
      <w:numPr>
        <w:ilvl w:val="4"/>
        <w:numId w:val="2"/>
      </w:numPr>
      <w:spacing w:before="240" w:after="60"/>
      <w:outlineLvl w:val="4"/>
    </w:pPr>
  </w:style>
  <w:style w:type="paragraph" w:styleId="Heading6">
    <w:name w:val="heading 6"/>
    <w:basedOn w:val="Normal"/>
    <w:next w:val="BlockText"/>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basedOn w:val="Normal"/>
    <w:next w:val="Normal"/>
    <w:qFormat/>
    <w:pPr>
      <w:spacing w:before="120" w:after="120"/>
    </w:pPr>
    <w:rPr>
      <w:b/>
    </w:rPr>
  </w:style>
  <w:style w:type="paragraph" w:customStyle="1" w:styleId="FrontHead">
    <w:name w:val="Front_Head"/>
    <w:basedOn w:val="Normal"/>
    <w:next w:val="BodyText"/>
    <w:link w:val="FrontHeadChar"/>
    <w:pPr>
      <w:pageBreakBefore/>
      <w:spacing w:after="240"/>
      <w:jc w:val="center"/>
    </w:pPr>
    <w:rPr>
      <w:rFonts w:ascii="Arial" w:hAnsi="Arial"/>
      <w:b/>
      <w:sz w:val="28"/>
    </w:rPr>
  </w:style>
  <w:style w:type="paragraph" w:styleId="BodyText">
    <w:name w:val="Body Text"/>
    <w:basedOn w:val="Normal"/>
    <w:next w:val="BodyTextFirstIndent"/>
    <w:pPr>
      <w:spacing w:after="120" w:line="280" w:lineRule="atLeast"/>
    </w:pPr>
  </w:style>
  <w:style w:type="paragraph" w:styleId="BodyTextFirstIndent">
    <w:name w:val="Body Text First Indent"/>
    <w:basedOn w:val="BodyText"/>
    <w:pPr>
      <w:ind w:firstLine="210"/>
    </w:pPr>
  </w:style>
  <w:style w:type="paragraph" w:styleId="BlockText">
    <w:name w:val="Block Text"/>
    <w:basedOn w:val="Normal"/>
    <w:pPr>
      <w:spacing w:after="120"/>
      <w:ind w:left="1440" w:right="1440"/>
    </w:pPr>
  </w:style>
  <w:style w:type="paragraph" w:styleId="Header">
    <w:name w:val="header"/>
    <w:basedOn w:val="Normal"/>
    <w:pPr>
      <w:tabs>
        <w:tab w:val="center" w:pos="4320"/>
        <w:tab w:val="right" w:pos="8640"/>
      </w:tabs>
    </w:pPr>
  </w:style>
  <w:style w:type="paragraph" w:customStyle="1" w:styleId="Appendix">
    <w:name w:val="Appendix"/>
    <w:basedOn w:val="Normal"/>
    <w:next w:val="BodyText"/>
    <w:rsid w:val="00AF0326"/>
    <w:pPr>
      <w:keepNext/>
      <w:numPr>
        <w:numId w:val="3"/>
      </w:numPr>
      <w:spacing w:after="240"/>
      <w:jc w:val="center"/>
    </w:pPr>
    <w:rPr>
      <w:rFonts w:ascii="Arial" w:hAnsi="Arial"/>
      <w:b/>
      <w:sz w:val="28"/>
    </w:rPr>
  </w:style>
  <w:style w:type="paragraph" w:customStyle="1" w:styleId="equation">
    <w:name w:val="equation"/>
    <w:basedOn w:val="BodyTextFirstIndent"/>
    <w:next w:val="BodyTextFirstIndent"/>
    <w:pPr>
      <w:tabs>
        <w:tab w:val="center" w:pos="4500"/>
        <w:tab w:val="right" w:pos="9000"/>
      </w:tabs>
    </w:pPr>
  </w:style>
  <w:style w:type="paragraph" w:customStyle="1" w:styleId="BackHead">
    <w:name w:val="Back_Head"/>
    <w:basedOn w:val="FrontHead"/>
    <w:next w:val="BodyText"/>
  </w:style>
  <w:style w:type="paragraph" w:customStyle="1" w:styleId="Biblio">
    <w:name w:val="Biblio"/>
    <w:basedOn w:val="Normal"/>
    <w:pPr>
      <w:spacing w:after="120"/>
      <w:ind w:left="288" w:hanging="288"/>
    </w:pPr>
  </w:style>
  <w:style w:type="paragraph" w:customStyle="1" w:styleId="Blockquote">
    <w:name w:val="Block_quote"/>
    <w:basedOn w:val="Normal"/>
    <w:next w:val="BodyTextFirstIndent"/>
    <w:pPr>
      <w:spacing w:before="120" w:after="240" w:line="240" w:lineRule="auto"/>
      <w:ind w:left="1440" w:right="144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2">
    <w:name w:val="toc 2"/>
    <w:basedOn w:val="Normal"/>
    <w:next w:val="Normal"/>
    <w:autoRedefine/>
    <w:uiPriority w:val="39"/>
    <w:pPr>
      <w:ind w:left="220"/>
    </w:pPr>
  </w:style>
  <w:style w:type="paragraph" w:styleId="TOC1">
    <w:name w:val="toc 1"/>
    <w:basedOn w:val="Normal"/>
    <w:next w:val="Normal"/>
    <w:autoRedefine/>
    <w:uiPriority w:val="39"/>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Heading1Char">
    <w:name w:val="Heading 1 Char"/>
    <w:aliases w:val="CH_KDU Char"/>
    <w:basedOn w:val="DefaultParagraphFont"/>
    <w:link w:val="Heading1"/>
    <w:uiPriority w:val="9"/>
    <w:rsid w:val="00FA3FA5"/>
    <w:rPr>
      <w:b/>
      <w:kern w:val="28"/>
      <w:sz w:val="32"/>
      <w:lang w:bidi="ar-SA"/>
    </w:rPr>
  </w:style>
  <w:style w:type="paragraph" w:styleId="BalloonText">
    <w:name w:val="Balloon Text"/>
    <w:basedOn w:val="Normal"/>
    <w:link w:val="BalloonTextChar"/>
    <w:uiPriority w:val="99"/>
    <w:semiHidden/>
    <w:unhideWhenUsed/>
    <w:rsid w:val="00555B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BFE"/>
    <w:rPr>
      <w:rFonts w:ascii="Tahoma" w:hAnsi="Tahoma" w:cs="Tahoma"/>
      <w:sz w:val="16"/>
      <w:szCs w:val="16"/>
      <w:lang w:bidi="ar-SA"/>
    </w:rPr>
  </w:style>
  <w:style w:type="paragraph" w:styleId="Bibliography">
    <w:name w:val="Bibliography"/>
    <w:basedOn w:val="Normal"/>
    <w:next w:val="Normal"/>
    <w:uiPriority w:val="37"/>
    <w:unhideWhenUsed/>
    <w:rsid w:val="003D6ACD"/>
    <w:pPr>
      <w:tabs>
        <w:tab w:val="left" w:pos="384"/>
      </w:tabs>
      <w:spacing w:line="240" w:lineRule="auto"/>
      <w:ind w:left="384" w:hanging="384"/>
    </w:pPr>
  </w:style>
  <w:style w:type="paragraph" w:styleId="BodyText2">
    <w:name w:val="Body Text 2"/>
    <w:basedOn w:val="Normal"/>
    <w:link w:val="BodyText2Char"/>
    <w:uiPriority w:val="99"/>
    <w:semiHidden/>
    <w:unhideWhenUsed/>
    <w:rsid w:val="008D400A"/>
    <w:pPr>
      <w:spacing w:after="120" w:line="480" w:lineRule="auto"/>
    </w:pPr>
  </w:style>
  <w:style w:type="character" w:customStyle="1" w:styleId="BodyText2Char">
    <w:name w:val="Body Text 2 Char"/>
    <w:basedOn w:val="DefaultParagraphFont"/>
    <w:link w:val="BodyText2"/>
    <w:uiPriority w:val="99"/>
    <w:semiHidden/>
    <w:rsid w:val="008D400A"/>
    <w:rPr>
      <w:sz w:val="22"/>
      <w:lang w:bidi="ar-SA"/>
    </w:rPr>
  </w:style>
  <w:style w:type="paragraph" w:styleId="NormalWeb">
    <w:name w:val="Normal (Web)"/>
    <w:basedOn w:val="Normal"/>
    <w:uiPriority w:val="99"/>
    <w:unhideWhenUsed/>
    <w:rsid w:val="008D400A"/>
    <w:pPr>
      <w:spacing w:before="100" w:beforeAutospacing="1" w:after="100" w:afterAutospacing="1" w:line="240" w:lineRule="auto"/>
    </w:pPr>
    <w:rPr>
      <w:sz w:val="24"/>
      <w:szCs w:val="24"/>
      <w:lang w:bidi="ta-IN"/>
    </w:rPr>
  </w:style>
  <w:style w:type="paragraph" w:styleId="TableofFigures">
    <w:name w:val="table of figures"/>
    <w:basedOn w:val="Normal"/>
    <w:next w:val="Normal"/>
    <w:uiPriority w:val="99"/>
    <w:unhideWhenUsed/>
    <w:rsid w:val="000F5C78"/>
  </w:style>
  <w:style w:type="character" w:styleId="Hyperlink">
    <w:name w:val="Hyperlink"/>
    <w:basedOn w:val="DefaultParagraphFont"/>
    <w:uiPriority w:val="99"/>
    <w:unhideWhenUsed/>
    <w:rsid w:val="000F5C78"/>
    <w:rPr>
      <w:color w:val="0000FF" w:themeColor="hyperlink"/>
      <w:u w:val="single"/>
    </w:rPr>
  </w:style>
  <w:style w:type="paragraph" w:customStyle="1" w:styleId="text">
    <w:name w:val="text"/>
    <w:basedOn w:val="Normal"/>
    <w:link w:val="textChar"/>
    <w:rsid w:val="005C0005"/>
    <w:pPr>
      <w:suppressAutoHyphens/>
      <w:spacing w:line="240" w:lineRule="exact"/>
      <w:ind w:firstLine="187"/>
      <w:jc w:val="both"/>
    </w:pPr>
    <w:rPr>
      <w:rFonts w:cs="Latha"/>
      <w:sz w:val="20"/>
      <w:lang w:bidi="ta-IN"/>
    </w:rPr>
  </w:style>
  <w:style w:type="character" w:customStyle="1" w:styleId="textChar">
    <w:name w:val="text Char"/>
    <w:basedOn w:val="DefaultParagraphFont"/>
    <w:link w:val="text"/>
    <w:rsid w:val="005C0005"/>
    <w:rPr>
      <w:rFonts w:cs="Latha"/>
    </w:rPr>
  </w:style>
  <w:style w:type="paragraph" w:customStyle="1" w:styleId="IEEETEXT">
    <w:name w:val="IEEE TEXT"/>
    <w:basedOn w:val="Normal"/>
    <w:qFormat/>
    <w:rsid w:val="00F13401"/>
    <w:pPr>
      <w:suppressAutoHyphens/>
      <w:spacing w:line="240" w:lineRule="exact"/>
      <w:ind w:firstLine="187"/>
      <w:jc w:val="both"/>
    </w:pPr>
    <w:rPr>
      <w:sz w:val="20"/>
    </w:rPr>
  </w:style>
  <w:style w:type="character" w:customStyle="1" w:styleId="WW8Num5z1">
    <w:name w:val="WW8Num5z1"/>
    <w:rsid w:val="003D3DA0"/>
    <w:rPr>
      <w:rFonts w:ascii="Times New Roman" w:hAnsi="Times New Roman"/>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caption">
    <w:name w:val="figure caption"/>
    <w:uiPriority w:val="99"/>
    <w:rsid w:val="00D20DA7"/>
    <w:pPr>
      <w:numPr>
        <w:numId w:val="9"/>
      </w:numPr>
      <w:spacing w:before="80" w:after="200"/>
      <w:jc w:val="center"/>
    </w:pPr>
    <w:rPr>
      <w:rFonts w:eastAsia="MS Mincho"/>
      <w:sz w:val="16"/>
      <w:lang w:bidi="ar-SA"/>
    </w:rPr>
  </w:style>
  <w:style w:type="paragraph" w:customStyle="1" w:styleId="COLINGACLTextIndent">
    <w:name w:val="COLING/ACL Text Indent"/>
    <w:basedOn w:val="Normal"/>
    <w:rsid w:val="00D20DA7"/>
    <w:pPr>
      <w:spacing w:line="240" w:lineRule="auto"/>
      <w:ind w:firstLine="227"/>
      <w:jc w:val="both"/>
    </w:pPr>
    <w:rPr>
      <w:lang w:eastAsia="de-DE"/>
    </w:rPr>
  </w:style>
  <w:style w:type="paragraph" w:customStyle="1" w:styleId="tablehead">
    <w:name w:val="table head"/>
    <w:link w:val="tableheadChar"/>
    <w:rsid w:val="00D20DA7"/>
    <w:pPr>
      <w:numPr>
        <w:numId w:val="10"/>
      </w:numPr>
      <w:spacing w:before="240" w:after="120" w:line="216" w:lineRule="auto"/>
      <w:jc w:val="center"/>
    </w:pPr>
    <w:rPr>
      <w:rFonts w:eastAsia="MS Mincho"/>
      <w:smallCaps/>
      <w:sz w:val="16"/>
      <w:lang w:bidi="ar-SA"/>
    </w:rPr>
  </w:style>
  <w:style w:type="paragraph" w:customStyle="1" w:styleId="Text0">
    <w:name w:val="Text"/>
    <w:basedOn w:val="Normal"/>
    <w:rsid w:val="00D20DA7"/>
    <w:pPr>
      <w:widowControl w:val="0"/>
      <w:autoSpaceDE w:val="0"/>
      <w:autoSpaceDN w:val="0"/>
      <w:spacing w:line="252" w:lineRule="auto"/>
      <w:ind w:firstLine="202"/>
      <w:jc w:val="both"/>
    </w:pPr>
    <w:rPr>
      <w:sz w:val="20"/>
    </w:rPr>
  </w:style>
  <w:style w:type="character" w:customStyle="1" w:styleId="tableheadChar">
    <w:name w:val="table head Char"/>
    <w:basedOn w:val="DefaultParagraphFont"/>
    <w:link w:val="tablehead"/>
    <w:rsid w:val="00D20DA7"/>
    <w:rPr>
      <w:rFonts w:eastAsia="MS Mincho"/>
      <w:smallCaps/>
      <w:sz w:val="16"/>
      <w:lang w:bidi="ar-SA"/>
    </w:rPr>
  </w:style>
  <w:style w:type="character" w:customStyle="1" w:styleId="mw-headline">
    <w:name w:val="mw-headline"/>
    <w:basedOn w:val="DefaultParagraphFont"/>
    <w:rsid w:val="00E15AD7"/>
  </w:style>
  <w:style w:type="paragraph" w:customStyle="1" w:styleId="COLINGACLText">
    <w:name w:val="COLING/ACL Text"/>
    <w:basedOn w:val="Normal"/>
    <w:next w:val="Normal"/>
    <w:rsid w:val="00E6500B"/>
    <w:pPr>
      <w:spacing w:line="240" w:lineRule="auto"/>
      <w:jc w:val="both"/>
    </w:pPr>
    <w:rPr>
      <w:szCs w:val="22"/>
      <w:lang w:eastAsia="de-DE"/>
    </w:rPr>
  </w:style>
  <w:style w:type="paragraph" w:customStyle="1" w:styleId="TableTitle">
    <w:name w:val="Table Title"/>
    <w:basedOn w:val="Normal"/>
    <w:rsid w:val="00E6500B"/>
    <w:pPr>
      <w:autoSpaceDE w:val="0"/>
      <w:autoSpaceDN w:val="0"/>
      <w:spacing w:line="240" w:lineRule="auto"/>
      <w:jc w:val="center"/>
    </w:pPr>
    <w:rPr>
      <w:smallCaps/>
      <w:sz w:val="16"/>
      <w:szCs w:val="16"/>
    </w:rPr>
  </w:style>
  <w:style w:type="paragraph" w:customStyle="1" w:styleId="KDUStyleCenterText">
    <w:name w:val="KDU_Style_Center_Text"/>
    <w:basedOn w:val="Normal"/>
    <w:link w:val="KDUStyleCenterTextChar"/>
    <w:qFormat/>
    <w:rsid w:val="004C4EC0"/>
    <w:pPr>
      <w:jc w:val="center"/>
    </w:pPr>
    <w:rPr>
      <w:sz w:val="24"/>
      <w:szCs w:val="22"/>
    </w:rPr>
  </w:style>
  <w:style w:type="character" w:customStyle="1" w:styleId="KDUStyleCenterTextChar">
    <w:name w:val="KDU_Style_Center_Text Char"/>
    <w:basedOn w:val="DefaultParagraphFont"/>
    <w:link w:val="KDUStyleCenterText"/>
    <w:rsid w:val="004C4EC0"/>
    <w:rPr>
      <w:sz w:val="24"/>
      <w:szCs w:val="22"/>
      <w:lang w:bidi="ar-SA"/>
    </w:rPr>
  </w:style>
  <w:style w:type="paragraph" w:customStyle="1" w:styleId="CTKDU">
    <w:name w:val="CT_KDU"/>
    <w:basedOn w:val="Normal"/>
    <w:link w:val="CTKDUChar"/>
    <w:qFormat/>
    <w:rsid w:val="00FA3FA5"/>
    <w:pPr>
      <w:jc w:val="center"/>
    </w:pPr>
    <w:rPr>
      <w:sz w:val="24"/>
      <w:szCs w:val="22"/>
    </w:rPr>
  </w:style>
  <w:style w:type="paragraph" w:customStyle="1" w:styleId="SHKDU">
    <w:name w:val="SH_KDU"/>
    <w:basedOn w:val="FrontHead"/>
    <w:link w:val="SHKDUChar"/>
    <w:qFormat/>
    <w:rsid w:val="00FA3FA5"/>
    <w:rPr>
      <w:rFonts w:ascii="Times New Roman" w:hAnsi="Times New Roman"/>
      <w:caps/>
      <w:sz w:val="32"/>
    </w:rPr>
  </w:style>
  <w:style w:type="character" w:customStyle="1" w:styleId="CTKDUChar">
    <w:name w:val="CT_KDU Char"/>
    <w:basedOn w:val="DefaultParagraphFont"/>
    <w:link w:val="CTKDU"/>
    <w:rsid w:val="00FA3FA5"/>
    <w:rPr>
      <w:sz w:val="24"/>
      <w:szCs w:val="22"/>
      <w:lang w:bidi="ar-SA"/>
    </w:rPr>
  </w:style>
  <w:style w:type="paragraph" w:customStyle="1" w:styleId="NTKDU">
    <w:name w:val="NT_KDU"/>
    <w:basedOn w:val="Normal"/>
    <w:link w:val="NTKDUChar"/>
    <w:qFormat/>
    <w:rsid w:val="00FA3FA5"/>
    <w:pPr>
      <w:jc w:val="both"/>
    </w:pPr>
    <w:rPr>
      <w:sz w:val="24"/>
    </w:rPr>
  </w:style>
  <w:style w:type="character" w:customStyle="1" w:styleId="FrontHeadChar">
    <w:name w:val="Front_Head Char"/>
    <w:basedOn w:val="DefaultParagraphFont"/>
    <w:link w:val="FrontHead"/>
    <w:rsid w:val="00FA3FA5"/>
    <w:rPr>
      <w:rFonts w:ascii="Arial" w:hAnsi="Arial"/>
      <w:b/>
      <w:sz w:val="28"/>
      <w:lang w:bidi="ar-SA"/>
    </w:rPr>
  </w:style>
  <w:style w:type="character" w:customStyle="1" w:styleId="SHKDUChar">
    <w:name w:val="SH_KDU Char"/>
    <w:basedOn w:val="FrontHeadChar"/>
    <w:link w:val="SHKDU"/>
    <w:rsid w:val="00FA3FA5"/>
    <w:rPr>
      <w:rFonts w:ascii="Arial" w:hAnsi="Arial"/>
      <w:b/>
      <w:caps/>
      <w:sz w:val="32"/>
      <w:lang w:bidi="ar-SA"/>
    </w:rPr>
  </w:style>
  <w:style w:type="paragraph" w:customStyle="1" w:styleId="L2KDU">
    <w:name w:val="L2_KDU"/>
    <w:basedOn w:val="Heading3"/>
    <w:link w:val="L2KDUChar"/>
    <w:qFormat/>
    <w:rsid w:val="00915B46"/>
    <w:rPr>
      <w:rFonts w:ascii="Times New Roman" w:hAnsi="Times New Roman"/>
      <w:sz w:val="24"/>
    </w:rPr>
  </w:style>
  <w:style w:type="character" w:customStyle="1" w:styleId="NTKDUChar">
    <w:name w:val="NT_KDU Char"/>
    <w:basedOn w:val="DefaultParagraphFont"/>
    <w:link w:val="NTKDU"/>
    <w:rsid w:val="00FA3FA5"/>
    <w:rPr>
      <w:sz w:val="24"/>
      <w:lang w:bidi="ar-SA"/>
    </w:rPr>
  </w:style>
  <w:style w:type="paragraph" w:customStyle="1" w:styleId="L3KDU">
    <w:name w:val="L3_KDU"/>
    <w:basedOn w:val="Heading4"/>
    <w:link w:val="L3KDUChar"/>
    <w:qFormat/>
    <w:rsid w:val="00915B46"/>
    <w:rPr>
      <w:rFonts w:ascii="Times New Roman" w:hAnsi="Times New Roman"/>
      <w:sz w:val="24"/>
    </w:rPr>
  </w:style>
  <w:style w:type="character" w:customStyle="1" w:styleId="Heading3Char">
    <w:name w:val="Heading 3 Char"/>
    <w:basedOn w:val="DefaultParagraphFont"/>
    <w:link w:val="Heading3"/>
    <w:rsid w:val="00915B46"/>
    <w:rPr>
      <w:rFonts w:ascii="Arial" w:hAnsi="Arial"/>
      <w:b/>
      <w:sz w:val="22"/>
      <w:lang w:bidi="ar-SA"/>
    </w:rPr>
  </w:style>
  <w:style w:type="character" w:customStyle="1" w:styleId="L2KDUChar">
    <w:name w:val="L2_KDU Char"/>
    <w:basedOn w:val="Heading3Char"/>
    <w:link w:val="L2KDU"/>
    <w:rsid w:val="00915B46"/>
    <w:rPr>
      <w:rFonts w:ascii="Arial" w:hAnsi="Arial"/>
      <w:b/>
      <w:sz w:val="24"/>
      <w:lang w:bidi="ar-SA"/>
    </w:rPr>
  </w:style>
  <w:style w:type="character" w:customStyle="1" w:styleId="Heading4Char">
    <w:name w:val="Heading 4 Char"/>
    <w:basedOn w:val="DefaultParagraphFont"/>
    <w:link w:val="Heading4"/>
    <w:rsid w:val="00915B46"/>
    <w:rPr>
      <w:rFonts w:ascii="Arial" w:hAnsi="Arial"/>
      <w:sz w:val="22"/>
      <w:lang w:bidi="ar-SA"/>
    </w:rPr>
  </w:style>
  <w:style w:type="character" w:customStyle="1" w:styleId="L3KDUChar">
    <w:name w:val="L3_KDU Char"/>
    <w:basedOn w:val="Heading4Char"/>
    <w:link w:val="L3KDU"/>
    <w:rsid w:val="00915B46"/>
    <w:rPr>
      <w:rFonts w:ascii="Arial" w:hAnsi="Arial"/>
      <w:sz w:val="24"/>
      <w:lang w:bidi="ar-SA"/>
    </w:rPr>
  </w:style>
  <w:style w:type="paragraph" w:styleId="NoSpacing">
    <w:name w:val="No Spacing"/>
    <w:link w:val="NoSpacingChar"/>
    <w:uiPriority w:val="1"/>
    <w:qFormat/>
    <w:rsid w:val="00432531"/>
    <w:rPr>
      <w:rFonts w:asciiTheme="minorHAnsi" w:eastAsiaTheme="minorEastAsia" w:hAnsiTheme="minorHAnsi" w:cstheme="minorBidi"/>
      <w:sz w:val="22"/>
      <w:szCs w:val="22"/>
      <w:lang w:eastAsia="ja-JP" w:bidi="ar-SA"/>
    </w:rPr>
  </w:style>
  <w:style w:type="character" w:customStyle="1" w:styleId="NoSpacingChar">
    <w:name w:val="No Spacing Char"/>
    <w:basedOn w:val="DefaultParagraphFont"/>
    <w:link w:val="NoSpacing"/>
    <w:uiPriority w:val="1"/>
    <w:rsid w:val="00432531"/>
    <w:rPr>
      <w:rFonts w:asciiTheme="minorHAnsi" w:eastAsiaTheme="minorEastAsia" w:hAnsiTheme="minorHAnsi" w:cstheme="minorBidi"/>
      <w:sz w:val="22"/>
      <w:szCs w:val="22"/>
      <w:lang w:eastAsia="ja-JP" w:bidi="ar-SA"/>
    </w:rPr>
  </w:style>
  <w:style w:type="paragraph" w:customStyle="1" w:styleId="KDUStyleNT">
    <w:name w:val="KDU_Style_NT"/>
    <w:basedOn w:val="NoSpacing"/>
    <w:link w:val="KDUStyleNTChar"/>
    <w:autoRedefine/>
    <w:qFormat/>
    <w:rsid w:val="00432531"/>
    <w:pPr>
      <w:spacing w:before="120" w:after="120" w:line="360" w:lineRule="auto"/>
      <w:jc w:val="both"/>
    </w:pPr>
    <w:rPr>
      <w:sz w:val="24"/>
      <w:szCs w:val="24"/>
    </w:rPr>
  </w:style>
  <w:style w:type="character" w:customStyle="1" w:styleId="KDUStyleNTChar">
    <w:name w:val="KDU_Style_NT Char"/>
    <w:basedOn w:val="NoSpacingChar"/>
    <w:link w:val="KDUStyleNT"/>
    <w:rsid w:val="00432531"/>
    <w:rPr>
      <w:rFonts w:asciiTheme="minorHAnsi" w:eastAsiaTheme="minorEastAsia" w:hAnsiTheme="minorHAnsi" w:cstheme="minorBidi"/>
      <w:sz w:val="24"/>
      <w:szCs w:val="24"/>
      <w:lang w:eastAsia="ja-JP" w:bidi="ar-SA"/>
    </w:rPr>
  </w:style>
  <w:style w:type="character" w:customStyle="1" w:styleId="FooterChar">
    <w:name w:val="Footer Char"/>
    <w:basedOn w:val="DefaultParagraphFont"/>
    <w:link w:val="Footer"/>
    <w:uiPriority w:val="99"/>
    <w:rsid w:val="00384FCD"/>
    <w:rPr>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612416">
      <w:bodyDiv w:val="1"/>
      <w:marLeft w:val="0"/>
      <w:marRight w:val="0"/>
      <w:marTop w:val="0"/>
      <w:marBottom w:val="0"/>
      <w:divBdr>
        <w:top w:val="none" w:sz="0" w:space="0" w:color="auto"/>
        <w:left w:val="none" w:sz="0" w:space="0" w:color="auto"/>
        <w:bottom w:val="none" w:sz="0" w:space="0" w:color="auto"/>
        <w:right w:val="none" w:sz="0" w:space="0" w:color="auto"/>
      </w:divBdr>
      <w:divsChild>
        <w:div w:id="1243682615">
          <w:marLeft w:val="0"/>
          <w:marRight w:val="0"/>
          <w:marTop w:val="0"/>
          <w:marBottom w:val="0"/>
          <w:divBdr>
            <w:top w:val="none" w:sz="0" w:space="0" w:color="auto"/>
            <w:left w:val="none" w:sz="0" w:space="0" w:color="auto"/>
            <w:bottom w:val="none" w:sz="0" w:space="0" w:color="auto"/>
            <w:right w:val="none" w:sz="0" w:space="0" w:color="auto"/>
          </w:divBdr>
        </w:div>
        <w:div w:id="498618126">
          <w:marLeft w:val="0"/>
          <w:marRight w:val="0"/>
          <w:marTop w:val="0"/>
          <w:marBottom w:val="0"/>
          <w:divBdr>
            <w:top w:val="none" w:sz="0" w:space="0" w:color="auto"/>
            <w:left w:val="none" w:sz="0" w:space="0" w:color="auto"/>
            <w:bottom w:val="none" w:sz="0" w:space="0" w:color="auto"/>
            <w:right w:val="none" w:sz="0" w:space="0" w:color="auto"/>
          </w:divBdr>
        </w:div>
        <w:div w:id="1994868434">
          <w:marLeft w:val="0"/>
          <w:marRight w:val="0"/>
          <w:marTop w:val="0"/>
          <w:marBottom w:val="0"/>
          <w:divBdr>
            <w:top w:val="none" w:sz="0" w:space="0" w:color="auto"/>
            <w:left w:val="none" w:sz="0" w:space="0" w:color="auto"/>
            <w:bottom w:val="none" w:sz="0" w:space="0" w:color="auto"/>
            <w:right w:val="none" w:sz="0" w:space="0" w:color="auto"/>
          </w:divBdr>
        </w:div>
        <w:div w:id="82262972">
          <w:marLeft w:val="0"/>
          <w:marRight w:val="0"/>
          <w:marTop w:val="0"/>
          <w:marBottom w:val="0"/>
          <w:divBdr>
            <w:top w:val="none" w:sz="0" w:space="0" w:color="auto"/>
            <w:left w:val="none" w:sz="0" w:space="0" w:color="auto"/>
            <w:bottom w:val="none" w:sz="0" w:space="0" w:color="auto"/>
            <w:right w:val="none" w:sz="0" w:space="0" w:color="auto"/>
          </w:divBdr>
        </w:div>
        <w:div w:id="1131093239">
          <w:marLeft w:val="0"/>
          <w:marRight w:val="0"/>
          <w:marTop w:val="0"/>
          <w:marBottom w:val="0"/>
          <w:divBdr>
            <w:top w:val="none" w:sz="0" w:space="0" w:color="auto"/>
            <w:left w:val="none" w:sz="0" w:space="0" w:color="auto"/>
            <w:bottom w:val="none" w:sz="0" w:space="0" w:color="auto"/>
            <w:right w:val="none" w:sz="0" w:space="0" w:color="auto"/>
          </w:divBdr>
        </w:div>
        <w:div w:id="1351684846">
          <w:marLeft w:val="0"/>
          <w:marRight w:val="0"/>
          <w:marTop w:val="0"/>
          <w:marBottom w:val="0"/>
          <w:divBdr>
            <w:top w:val="none" w:sz="0" w:space="0" w:color="auto"/>
            <w:left w:val="none" w:sz="0" w:space="0" w:color="auto"/>
            <w:bottom w:val="none" w:sz="0" w:space="0" w:color="auto"/>
            <w:right w:val="none" w:sz="0" w:space="0" w:color="auto"/>
          </w:divBdr>
        </w:div>
        <w:div w:id="935019979">
          <w:marLeft w:val="0"/>
          <w:marRight w:val="0"/>
          <w:marTop w:val="0"/>
          <w:marBottom w:val="0"/>
          <w:divBdr>
            <w:top w:val="none" w:sz="0" w:space="0" w:color="auto"/>
            <w:left w:val="none" w:sz="0" w:space="0" w:color="auto"/>
            <w:bottom w:val="none" w:sz="0" w:space="0" w:color="auto"/>
            <w:right w:val="none" w:sz="0" w:space="0" w:color="auto"/>
          </w:divBdr>
        </w:div>
        <w:div w:id="618880153">
          <w:marLeft w:val="0"/>
          <w:marRight w:val="0"/>
          <w:marTop w:val="0"/>
          <w:marBottom w:val="0"/>
          <w:divBdr>
            <w:top w:val="none" w:sz="0" w:space="0" w:color="auto"/>
            <w:left w:val="none" w:sz="0" w:space="0" w:color="auto"/>
            <w:bottom w:val="none" w:sz="0" w:space="0" w:color="auto"/>
            <w:right w:val="none" w:sz="0" w:space="0" w:color="auto"/>
          </w:divBdr>
        </w:div>
      </w:divsChild>
    </w:div>
    <w:div w:id="885676158">
      <w:bodyDiv w:val="1"/>
      <w:marLeft w:val="0"/>
      <w:marRight w:val="0"/>
      <w:marTop w:val="0"/>
      <w:marBottom w:val="0"/>
      <w:divBdr>
        <w:top w:val="none" w:sz="0" w:space="0" w:color="auto"/>
        <w:left w:val="none" w:sz="0" w:space="0" w:color="auto"/>
        <w:bottom w:val="none" w:sz="0" w:space="0" w:color="auto"/>
        <w:right w:val="none" w:sz="0" w:space="0" w:color="auto"/>
      </w:divBdr>
      <w:divsChild>
        <w:div w:id="1390611749">
          <w:marLeft w:val="0"/>
          <w:marRight w:val="0"/>
          <w:marTop w:val="0"/>
          <w:marBottom w:val="0"/>
          <w:divBdr>
            <w:top w:val="none" w:sz="0" w:space="0" w:color="auto"/>
            <w:left w:val="none" w:sz="0" w:space="0" w:color="auto"/>
            <w:bottom w:val="none" w:sz="0" w:space="0" w:color="auto"/>
            <w:right w:val="none" w:sz="0" w:space="0" w:color="auto"/>
          </w:divBdr>
        </w:div>
        <w:div w:id="1220552895">
          <w:marLeft w:val="0"/>
          <w:marRight w:val="0"/>
          <w:marTop w:val="0"/>
          <w:marBottom w:val="0"/>
          <w:divBdr>
            <w:top w:val="none" w:sz="0" w:space="0" w:color="auto"/>
            <w:left w:val="none" w:sz="0" w:space="0" w:color="auto"/>
            <w:bottom w:val="none" w:sz="0" w:space="0" w:color="auto"/>
            <w:right w:val="none" w:sz="0" w:space="0" w:color="auto"/>
          </w:divBdr>
        </w:div>
        <w:div w:id="822044270">
          <w:marLeft w:val="0"/>
          <w:marRight w:val="0"/>
          <w:marTop w:val="0"/>
          <w:marBottom w:val="0"/>
          <w:divBdr>
            <w:top w:val="none" w:sz="0" w:space="0" w:color="auto"/>
            <w:left w:val="none" w:sz="0" w:space="0" w:color="auto"/>
            <w:bottom w:val="none" w:sz="0" w:space="0" w:color="auto"/>
            <w:right w:val="none" w:sz="0" w:space="0" w:color="auto"/>
          </w:divBdr>
        </w:div>
        <w:div w:id="559095282">
          <w:marLeft w:val="0"/>
          <w:marRight w:val="0"/>
          <w:marTop w:val="0"/>
          <w:marBottom w:val="0"/>
          <w:divBdr>
            <w:top w:val="none" w:sz="0" w:space="0" w:color="auto"/>
            <w:left w:val="none" w:sz="0" w:space="0" w:color="auto"/>
            <w:bottom w:val="none" w:sz="0" w:space="0" w:color="auto"/>
            <w:right w:val="none" w:sz="0" w:space="0" w:color="auto"/>
          </w:divBdr>
        </w:div>
        <w:div w:id="1808014943">
          <w:marLeft w:val="0"/>
          <w:marRight w:val="0"/>
          <w:marTop w:val="0"/>
          <w:marBottom w:val="0"/>
          <w:divBdr>
            <w:top w:val="none" w:sz="0" w:space="0" w:color="auto"/>
            <w:left w:val="none" w:sz="0" w:space="0" w:color="auto"/>
            <w:bottom w:val="none" w:sz="0" w:space="0" w:color="auto"/>
            <w:right w:val="none" w:sz="0" w:space="0" w:color="auto"/>
          </w:divBdr>
        </w:div>
        <w:div w:id="1023049616">
          <w:marLeft w:val="0"/>
          <w:marRight w:val="0"/>
          <w:marTop w:val="0"/>
          <w:marBottom w:val="0"/>
          <w:divBdr>
            <w:top w:val="none" w:sz="0" w:space="0" w:color="auto"/>
            <w:left w:val="none" w:sz="0" w:space="0" w:color="auto"/>
            <w:bottom w:val="none" w:sz="0" w:space="0" w:color="auto"/>
            <w:right w:val="none" w:sz="0" w:space="0" w:color="auto"/>
          </w:divBdr>
        </w:div>
        <w:div w:id="1701200398">
          <w:marLeft w:val="0"/>
          <w:marRight w:val="0"/>
          <w:marTop w:val="0"/>
          <w:marBottom w:val="0"/>
          <w:divBdr>
            <w:top w:val="none" w:sz="0" w:space="0" w:color="auto"/>
            <w:left w:val="none" w:sz="0" w:space="0" w:color="auto"/>
            <w:bottom w:val="none" w:sz="0" w:space="0" w:color="auto"/>
            <w:right w:val="none" w:sz="0" w:space="0" w:color="auto"/>
          </w:divBdr>
        </w:div>
        <w:div w:id="816267411">
          <w:marLeft w:val="0"/>
          <w:marRight w:val="0"/>
          <w:marTop w:val="0"/>
          <w:marBottom w:val="0"/>
          <w:divBdr>
            <w:top w:val="none" w:sz="0" w:space="0" w:color="auto"/>
            <w:left w:val="none" w:sz="0" w:space="0" w:color="auto"/>
            <w:bottom w:val="none" w:sz="0" w:space="0" w:color="auto"/>
            <w:right w:val="none" w:sz="0" w:space="0" w:color="auto"/>
          </w:divBdr>
        </w:div>
        <w:div w:id="1869754893">
          <w:marLeft w:val="0"/>
          <w:marRight w:val="0"/>
          <w:marTop w:val="0"/>
          <w:marBottom w:val="0"/>
          <w:divBdr>
            <w:top w:val="none" w:sz="0" w:space="0" w:color="auto"/>
            <w:left w:val="none" w:sz="0" w:space="0" w:color="auto"/>
            <w:bottom w:val="none" w:sz="0" w:space="0" w:color="auto"/>
            <w:right w:val="none" w:sz="0" w:space="0" w:color="auto"/>
          </w:divBdr>
        </w:div>
        <w:div w:id="923801026">
          <w:marLeft w:val="0"/>
          <w:marRight w:val="0"/>
          <w:marTop w:val="0"/>
          <w:marBottom w:val="0"/>
          <w:divBdr>
            <w:top w:val="none" w:sz="0" w:space="0" w:color="auto"/>
            <w:left w:val="none" w:sz="0" w:space="0" w:color="auto"/>
            <w:bottom w:val="none" w:sz="0" w:space="0" w:color="auto"/>
            <w:right w:val="none" w:sz="0" w:space="0" w:color="auto"/>
          </w:divBdr>
        </w:div>
      </w:divsChild>
    </w:div>
    <w:div w:id="1366832889">
      <w:bodyDiv w:val="1"/>
      <w:marLeft w:val="0"/>
      <w:marRight w:val="0"/>
      <w:marTop w:val="0"/>
      <w:marBottom w:val="0"/>
      <w:divBdr>
        <w:top w:val="none" w:sz="0" w:space="0" w:color="auto"/>
        <w:left w:val="none" w:sz="0" w:space="0" w:color="auto"/>
        <w:bottom w:val="none" w:sz="0" w:space="0" w:color="auto"/>
        <w:right w:val="none" w:sz="0" w:space="0" w:color="auto"/>
      </w:divBdr>
    </w:div>
    <w:div w:id="1372731005">
      <w:bodyDiv w:val="1"/>
      <w:marLeft w:val="0"/>
      <w:marRight w:val="0"/>
      <w:marTop w:val="0"/>
      <w:marBottom w:val="0"/>
      <w:divBdr>
        <w:top w:val="none" w:sz="0" w:space="0" w:color="auto"/>
        <w:left w:val="none" w:sz="0" w:space="0" w:color="auto"/>
        <w:bottom w:val="none" w:sz="0" w:space="0" w:color="auto"/>
        <w:right w:val="none" w:sz="0" w:space="0" w:color="auto"/>
      </w:divBdr>
    </w:div>
    <w:div w:id="1463309978">
      <w:bodyDiv w:val="1"/>
      <w:marLeft w:val="0"/>
      <w:marRight w:val="0"/>
      <w:marTop w:val="0"/>
      <w:marBottom w:val="0"/>
      <w:divBdr>
        <w:top w:val="none" w:sz="0" w:space="0" w:color="auto"/>
        <w:left w:val="none" w:sz="0" w:space="0" w:color="auto"/>
        <w:bottom w:val="none" w:sz="0" w:space="0" w:color="auto"/>
        <w:right w:val="none" w:sz="0" w:space="0" w:color="auto"/>
      </w:divBdr>
    </w:div>
    <w:div w:id="151842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udditha%20Hettige\Desktop\uwthesis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ik10</b:Tag>
    <b:SourceType>InternetSite</b:SourceType>
    <b:Guid>{48AB0E6E-67C9-4346-81A9-572E611B62C0}</b:Guid>
    <b:Title>http://en.wikipedia.org</b:Title>
    <b:Author>
      <b:Author>
        <b:NameList>
          <b:Person>
            <b:Last>Wikipedia</b:Last>
          </b:Person>
        </b:NameList>
      </b:Author>
    </b:Author>
    <b:RefOrder>2</b:RefOrder>
  </b:Source>
  <b:Source>
    <b:Tag>Wre061</b:Tag>
    <b:SourceType>Book</b:SourceType>
    <b:Guid>{9948A17B-AF4F-40DB-AE86-0FB74A9156D3}</b:Guid>
    <b:Title>High School English Grammar and Composition</b:Title>
    <b:Year>2006</b:Year>
    <b:Publisher>S. Chand &amp; company LTD</b:Publisher>
    <b:Author>
      <b:Author>
        <b:NameList>
          <b:Person>
            <b:Last>Wren</b:Last>
            <b:First>P.</b:First>
            <b:Middle>C.</b:Middle>
          </b:Person>
          <b:Person>
            <b:Last>Martin</b:Last>
            <b:First>H.</b:First>
          </b:Person>
        </b:NameList>
      </b:Author>
    </b:Author>
    <b:RefOrder>1</b:RefOrder>
  </b:Source>
</b:Sources>
</file>

<file path=customXml/itemProps1.xml><?xml version="1.0" encoding="utf-8"?>
<ds:datastoreItem xmlns:ds="http://schemas.openxmlformats.org/officeDocument/2006/customXml" ds:itemID="{07E8CB04-E515-455F-A04C-1C69C6795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thesis_word.dot</Template>
  <TotalTime>810</TotalTime>
  <Pages>34</Pages>
  <Words>10139</Words>
  <Characters>57795</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BEES</vt:lpstr>
    </vt:vector>
  </TitlesOfParts>
  <Company>University of Waterloo</Company>
  <LinksUpToDate>false</LinksUpToDate>
  <CharactersWithSpaces>6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S</dc:title>
  <dc:subject/>
  <dc:creator>Budditha Hettige</dc:creator>
  <cp:keywords/>
  <dc:description/>
  <cp:lastModifiedBy>Thejanie</cp:lastModifiedBy>
  <cp:revision>11</cp:revision>
  <cp:lastPrinted>2010-04-24T21:52:00Z</cp:lastPrinted>
  <dcterms:created xsi:type="dcterms:W3CDTF">2016-11-30T11:37:00Z</dcterms:created>
  <dcterms:modified xsi:type="dcterms:W3CDTF">2016-12-0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u2Xp4oH"/&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